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44309B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transit real-time data, such as </w:t>
      </w:r>
      <w:r w:rsidR="00F719D0">
        <w:rPr>
          <w:rFonts w:ascii="Times New Roman" w:eastAsia="Yu Mincho" w:hAnsi="Times New Roman" w:cs="Times New Roman"/>
          <w:sz w:val="24"/>
          <w:szCs w:val="24"/>
          <w:lang w:eastAsia="ja-JP"/>
        </w:rPr>
        <w:t>General Transit Feed Specification (</w:t>
      </w:r>
      <w:r w:rsidR="009578C7">
        <w:rPr>
          <w:rFonts w:ascii="Times New Roman" w:eastAsia="Yu Mincho" w:hAnsi="Times New Roman" w:cs="Times New Roman"/>
          <w:sz w:val="24"/>
          <w:szCs w:val="24"/>
          <w:lang w:eastAsia="ja-JP"/>
        </w:rPr>
        <w:t>GTFS</w:t>
      </w:r>
      <w:r w:rsidR="00F719D0">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and Service Interface for Real Time Information (SIRI)</w:t>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3DA5B7DC"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AVL data,</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35DE3F9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CA58365"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is section discusses the methodology. We first </w:t>
      </w:r>
      <w:r w:rsidR="00AD4EC7">
        <w:rPr>
          <w:rFonts w:ascii="Times New Roman" w:eastAsia="Yu Mincho" w:hAnsi="Times New Roman" w:cs="Times New Roman"/>
          <w:sz w:val="24"/>
          <w:szCs w:val="24"/>
          <w:lang w:eastAsia="ja-JP"/>
        </w:rPr>
        <w:t xml:space="preserve">introduce our data source; then we </w:t>
      </w:r>
      <w:r>
        <w:rPr>
          <w:rFonts w:ascii="Times New Roman" w:eastAsia="Yu Mincho" w:hAnsi="Times New Roman" w:cs="Times New Roman"/>
          <w:sz w:val="24"/>
          <w:szCs w:val="24"/>
          <w:lang w:eastAsia="ja-JP"/>
        </w:rPr>
        <w:t>define PT transfers and the impact of vehicle delays on 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300E9025"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p>
    <w:p w14:paraId="5EA44A84" w14:textId="2AED6412"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lastRenderedPageBreak/>
        <w:t xml:space="preserve">In this paper, we </w:t>
      </w:r>
      <w:r w:rsidR="000D1429">
        <w:rPr>
          <w:rFonts w:ascii="Times New Roman" w:eastAsia="Yu Mincho" w:hAnsi="Times New Roman" w:cs="Times New Roman"/>
          <w:sz w:val="24"/>
          <w:szCs w:val="24"/>
          <w:lang w:eastAsia="ja-JP"/>
        </w:rPr>
        <w:t>intend</w:t>
      </w:r>
      <w:r w:rsidRPr="00DD750E">
        <w:rPr>
          <w:rFonts w:ascii="Times New Roman" w:eastAsia="Yu Mincho" w:hAnsi="Times New Roman" w:cs="Times New Roman"/>
          <w:sz w:val="24"/>
          <w:szCs w:val="24"/>
          <w:lang w:eastAsia="ja-JP"/>
        </w:rPr>
        <w:t xml:space="preserve"> to </w:t>
      </w:r>
      <w:r>
        <w:rPr>
          <w:rFonts w:ascii="Times New Roman" w:eastAsia="Yu Mincho" w:hAnsi="Times New Roman" w:cs="Times New Roman"/>
          <w:sz w:val="24"/>
          <w:szCs w:val="24"/>
          <w:lang w:eastAsia="ja-JP"/>
        </w:rPr>
        <w:t xml:space="preserve">leverage two separate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 proposed measures and systems.</w:t>
      </w:r>
    </w:p>
    <w:p w14:paraId="50B398AC" w14:textId="6AB5E1CC"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5904FB">
        <w:rPr>
          <w:rFonts w:ascii="Times New Roman" w:eastAsia="Yu Mincho" w:hAnsi="Times New Roman" w:cs="Times New Roman"/>
          <w:sz w:val="24"/>
          <w:szCs w:val="24"/>
          <w:lang w:eastAsia="ja-JP"/>
        </w:rPr>
        <w:t>W</w:t>
      </w:r>
      <w:r w:rsidR="00F719D0">
        <w:rPr>
          <w:rFonts w:ascii="Times New Roman" w:eastAsia="Yu Mincho" w:hAnsi="Times New Roman" w:cs="Times New Roman"/>
          <w:sz w:val="24"/>
          <w:szCs w:val="24"/>
          <w:lang w:eastAsia="ja-JP"/>
        </w:rPr>
        <w:t xml:space="preserve">e discuss the </w:t>
      </w:r>
      <w:r w:rsidR="005904FB">
        <w:rPr>
          <w:rFonts w:ascii="Times New Roman" w:eastAsia="Yu Mincho" w:hAnsi="Times New Roman" w:cs="Times New Roman"/>
          <w:sz w:val="24"/>
          <w:szCs w:val="24"/>
          <w:lang w:eastAsia="ja-JP"/>
        </w:rPr>
        <w:t>respective advantages of traditional data and big data in the literature review section. T</w:t>
      </w:r>
      <w:r w:rsidR="0093017D">
        <w:rPr>
          <w:rFonts w:ascii="Times New Roman" w:eastAsia="Yu Mincho" w:hAnsi="Times New Roman" w:cs="Times New Roman"/>
          <w:sz w:val="24"/>
          <w:szCs w:val="24"/>
          <w:lang w:eastAsia="ja-JP"/>
        </w:rPr>
        <w:t xml:space="preserve">o overcome these advantages, we </w:t>
      </w:r>
      <w:r w:rsidR="00E30BF7">
        <w:rPr>
          <w:rFonts w:ascii="Times New Roman" w:eastAsia="Yu Mincho" w:hAnsi="Times New Roman" w:cs="Times New Roman"/>
          <w:sz w:val="24"/>
          <w:szCs w:val="24"/>
          <w:lang w:eastAsia="ja-JP"/>
        </w:rPr>
        <w:t>utilize</w:t>
      </w:r>
      <w:r w:rsidR="0093017D">
        <w:rPr>
          <w:rFonts w:ascii="Times New Roman" w:eastAsia="Yu Mincho" w:hAnsi="Times New Roman" w:cs="Times New Roman"/>
          <w:sz w:val="24"/>
          <w:szCs w:val="24"/>
          <w:lang w:eastAsia="ja-JP"/>
        </w:rPr>
        <w:t xml:space="preserve"> a new standard protocol for transit data: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GTFS static and GTFS real-time expansion.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information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xml:space="preserve">. PT system administrations are encouraged to share their GTFS static publicly, regularly, and precisely. Many of them are sharing their data: this is not limited to large transit authorities such as the Metropolitan Transportation Authority (MTA) in New York City. Already 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1A27A6B5"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small volume, low velocity, lack of standards, and limited system coverage. </w:t>
      </w:r>
    </w:p>
    <w:p w14:paraId="298AA535" w14:textId="56AA408A" w:rsidR="0044586E" w:rsidRPr="00247565"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 I</w:t>
      </w:r>
      <w:r w:rsidR="00F719D0">
        <w:rPr>
          <w:rFonts w:ascii="Times New Roman" w:eastAsia="Yu Mincho" w:hAnsi="Times New Roman" w:cs="Times New Roman"/>
          <w:sz w:val="24"/>
          <w:szCs w:val="24"/>
          <w:lang w:eastAsia="ja-JP"/>
        </w:rPr>
        <w:t>t is important to realize that GTFS real-time is updated based on a static interval temporally</w:t>
      </w:r>
      <w:r w:rsidR="00E66DC6">
        <w:rPr>
          <w:rFonts w:ascii="Times New Roman" w:eastAsia="Yu Mincho" w:hAnsi="Times New Roman" w:cs="Times New Roman"/>
          <w:sz w:val="24"/>
          <w:szCs w:val="24"/>
          <w:lang w:eastAsia="ja-JP"/>
        </w:rPr>
        <w:t>. 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updated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w:t>
      </w:r>
      <w:r w:rsidR="00051663">
        <w:rPr>
          <w:rFonts w:ascii="Times New Roman" w:eastAsia="Yu Mincho" w:hAnsi="Times New Roman" w:cs="Times New Roman"/>
          <w:sz w:val="24"/>
          <w:szCs w:val="24"/>
          <w:lang w:eastAsia="ja-JP"/>
        </w:rPr>
        <w:t xml:space="preserve"> </w:t>
      </w:r>
    </w:p>
    <w:p w14:paraId="53F788B4" w14:textId="2FD9A8B4"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w:t>
      </w:r>
      <w:r w:rsidR="00841013">
        <w:rPr>
          <w:rFonts w:ascii="Times New Roman" w:eastAsia="Yu Mincho" w:hAnsi="Times New Roman" w:cs="Times New Roman"/>
          <w:b/>
          <w:sz w:val="24"/>
          <w:szCs w:val="24"/>
          <w:lang w:eastAsia="ja-JP"/>
        </w:rPr>
        <w:t>ing</w:t>
      </w:r>
      <w:r w:rsidR="003B0CDB" w:rsidRPr="003B0CDB">
        <w:rPr>
          <w:rFonts w:ascii="Times New Roman" w:eastAsia="Yu Mincho" w:hAnsi="Times New Roman" w:cs="Times New Roman"/>
          <w:b/>
          <w:sz w:val="24"/>
          <w:szCs w:val="24"/>
          <w:lang w:eastAsia="ja-JP"/>
        </w:rPr>
        <w:t xml:space="preserve"> (APC) data.</w:t>
      </w:r>
      <w:r w:rsidR="003B0CDB">
        <w:rPr>
          <w:rFonts w:ascii="Times New Roman" w:eastAsia="Yu Mincho" w:hAnsi="Times New Roman" w:cs="Times New Roman"/>
          <w:sz w:val="24"/>
          <w:szCs w:val="24"/>
          <w:lang w:eastAsia="ja-JP"/>
        </w:rPr>
        <w:t xml:space="preserve">  </w:t>
      </w:r>
      <w:r w:rsidR="00051663">
        <w:rPr>
          <w:rFonts w:ascii="Times New Roman" w:eastAsia="Yu Mincho" w:hAnsi="Times New Roman" w:cs="Times New Roman"/>
          <w:sz w:val="24"/>
          <w:szCs w:val="24"/>
          <w:lang w:eastAsia="ja-JP"/>
        </w:rPr>
        <w:t xml:space="preserve">In response to the temporal uncertainty of GTFS, we also </w:t>
      </w:r>
      <w:r w:rsidR="00841013">
        <w:rPr>
          <w:rFonts w:ascii="Times New Roman" w:eastAsia="Yu Mincho" w:hAnsi="Times New Roman" w:cs="Times New Roman"/>
          <w:sz w:val="24"/>
          <w:szCs w:val="24"/>
          <w:lang w:eastAsia="ja-JP"/>
        </w:rPr>
        <w:t>utilized another data so</w:t>
      </w:r>
      <w:r>
        <w:rPr>
          <w:rFonts w:ascii="Times New Roman" w:eastAsia="Yu Mincho" w:hAnsi="Times New Roman" w:cs="Times New Roman"/>
          <w:sz w:val="24"/>
          <w:szCs w:val="24"/>
          <w:lang w:eastAsia="ja-JP"/>
        </w:rPr>
        <w:t>urce: automated</w:t>
      </w:r>
      <w:r w:rsidR="00841013">
        <w:rPr>
          <w:rFonts w:ascii="Times New Roman" w:eastAsia="Yu Mincho" w:hAnsi="Times New Roman" w:cs="Times New Roman"/>
          <w:sz w:val="24"/>
          <w:szCs w:val="24"/>
          <w:lang w:eastAsia="ja-JP"/>
        </w:rPr>
        <w:t xml:space="preserve"> passenger counting data is generated by </w:t>
      </w:r>
      <w:r>
        <w:rPr>
          <w:rFonts w:ascii="Times New Roman" w:eastAsia="Yu Mincho" w:hAnsi="Times New Roman" w:cs="Times New Roman"/>
          <w:sz w:val="24"/>
          <w:szCs w:val="24"/>
          <w:lang w:eastAsia="ja-JP"/>
        </w:rPr>
        <w:t>automated passenger counter devices that are installed on the vehicles</w:t>
      </w:r>
      <w:r w:rsidR="001E2934">
        <w:rPr>
          <w:rFonts w:ascii="Times New Roman" w:eastAsia="Yu Mincho" w:hAnsi="Times New Roman" w:cs="Times New Roman"/>
          <w:sz w:val="24"/>
          <w:szCs w:val="24"/>
          <w:lang w:eastAsia="ja-JP"/>
        </w:rPr>
        <w:t xml:space="preserve"> for automatic data collection</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 primary purpose of the devices is to </w:t>
      </w:r>
      <w:r w:rsidR="001E2934">
        <w:rPr>
          <w:rFonts w:ascii="Times New Roman" w:eastAsia="Yu Mincho" w:hAnsi="Times New Roman" w:cs="Times New Roman"/>
          <w:sz w:val="24"/>
          <w:szCs w:val="24"/>
          <w:lang w:eastAsia="ja-JP"/>
        </w:rPr>
        <w:t>track</w:t>
      </w:r>
      <w:r>
        <w:rPr>
          <w:rFonts w:ascii="Times New Roman" w:eastAsia="Yu Mincho" w:hAnsi="Times New Roman" w:cs="Times New Roman"/>
          <w:sz w:val="24"/>
          <w:szCs w:val="24"/>
          <w:lang w:eastAsia="ja-JP"/>
        </w:rPr>
        <w:t xml:space="preserve"> and report transit ridership</w:t>
      </w:r>
      <w:r w:rsidR="00D601B9">
        <w:rPr>
          <w:rFonts w:ascii="Times New Roman" w:eastAsia="Yu Mincho" w:hAnsi="Times New Roman" w:cs="Times New Roman"/>
          <w:sz w:val="24"/>
          <w:szCs w:val="24"/>
          <w:lang w:eastAsia="ja-JP"/>
        </w:rPr>
        <w:t xml:space="preserve">; </w:t>
      </w:r>
      <w:r w:rsidR="0046248B">
        <w:rPr>
          <w:rFonts w:ascii="Times New Roman" w:eastAsia="Yu Mincho" w:hAnsi="Times New Roman" w:cs="Times New Roman"/>
          <w:sz w:val="24"/>
          <w:szCs w:val="24"/>
          <w:lang w:eastAsia="ja-JP"/>
        </w:rPr>
        <w:t>besides</w:t>
      </w:r>
      <w:r w:rsidR="00D601B9">
        <w:rPr>
          <w:rFonts w:ascii="Times New Roman" w:eastAsia="Yu Mincho" w:hAnsi="Times New Roman" w:cs="Times New Roman"/>
          <w:sz w:val="24"/>
          <w:szCs w:val="24"/>
          <w:lang w:eastAsia="ja-JP"/>
        </w:rPr>
        <w:t xml:space="preserve">, the data also contains the arrival time and departure time collected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32B5ED5D" w14:textId="003EFC41" w:rsidR="00247565" w:rsidRDefault="00F440AF" w:rsidP="00B53413">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 xml:space="preserve">high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measured at the stop and updated </w:t>
      </w:r>
      <w:r w:rsidR="00AF2754">
        <w:rPr>
          <w:rFonts w:ascii="Times New Roman" w:eastAsia="Yu Mincho" w:hAnsi="Times New Roman" w:cs="Times New Roman"/>
          <w:sz w:val="24"/>
          <w:szCs w:val="24"/>
          <w:lang w:eastAsia="ja-JP"/>
        </w:rPr>
        <w:t>promptly</w:t>
      </w:r>
      <w:r w:rsidR="00E66DC6">
        <w:rPr>
          <w:rFonts w:ascii="Times New Roman" w:eastAsia="Yu Mincho" w:hAnsi="Times New Roman" w:cs="Times New Roman"/>
          <w:sz w:val="24"/>
          <w:szCs w:val="24"/>
          <w:lang w:eastAsia="ja-JP"/>
        </w:rPr>
        <w:t xml:space="preserve">, instead of updated discreetly according to th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i</w:t>
      </w:r>
      <w:r w:rsidR="00CE4ABD">
        <w:rPr>
          <w:rFonts w:ascii="Times New Roman" w:eastAsia="Yu Mincho" w:hAnsi="Times New Roman" w:cs="Times New Roman"/>
          <w:sz w:val="24"/>
          <w:szCs w:val="24"/>
          <w:lang w:eastAsia="ja-JP"/>
        </w:rPr>
        <w:t xml:space="preserve">t </w:t>
      </w:r>
      <w:r w:rsidR="00C04ADB">
        <w:rPr>
          <w:rFonts w:ascii="Times New Roman" w:eastAsia="Yu Mincho" w:hAnsi="Times New Roman" w:cs="Times New Roman"/>
          <w:sz w:val="24"/>
          <w:szCs w:val="24"/>
          <w:lang w:eastAsia="ja-JP"/>
        </w:rPr>
        <w:t xml:space="preserve">is </w:t>
      </w:r>
      <w:r w:rsidR="00901341">
        <w:rPr>
          <w:rFonts w:ascii="Times New Roman" w:eastAsia="Yu Mincho" w:hAnsi="Times New Roman" w:cs="Times New Roman"/>
          <w:sz w:val="24"/>
          <w:szCs w:val="24"/>
          <w:lang w:eastAsia="ja-JP"/>
        </w:rPr>
        <w:t xml:space="preserve">important to point out that APC data is </w:t>
      </w:r>
      <w:r w:rsidR="00C04ADB">
        <w:rPr>
          <w:rFonts w:ascii="Times New Roman" w:eastAsia="Yu Mincho" w:hAnsi="Times New Roman" w:cs="Times New Roman"/>
          <w:sz w:val="24"/>
          <w:szCs w:val="24"/>
          <w:lang w:eastAsia="ja-JP"/>
        </w:rPr>
        <w:t>not open data</w:t>
      </w:r>
      <w:r w:rsidR="0046248B">
        <w:rPr>
          <w:rFonts w:ascii="Times New Roman" w:eastAsia="Yu Mincho" w:hAnsi="Times New Roman" w:cs="Times New Roman"/>
          <w:sz w:val="24"/>
          <w:szCs w:val="24"/>
          <w:lang w:eastAsia="ja-JP"/>
        </w:rPr>
        <w:t>:</w:t>
      </w:r>
      <w:r w:rsidR="00C04ADB">
        <w:rPr>
          <w:rFonts w:ascii="Times New Roman" w:eastAsia="Yu Mincho" w:hAnsi="Times New Roman" w:cs="Times New Roman"/>
          <w:sz w:val="24"/>
          <w:szCs w:val="24"/>
          <w:lang w:eastAsia="ja-JP"/>
        </w:rPr>
        <w:t xml:space="preserve"> as an administrative data, it is 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 as an internal data format, it lacks 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p>
    <w:p w14:paraId="6D171744" w14:textId="371250BE" w:rsidR="00247565" w:rsidRDefault="00B53413"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oreover, APC data does not have 100% coverage of the whole system. Only part of the buses 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 xml:space="preserve">with </w:t>
      </w:r>
      <w:r w:rsidR="00DF188E">
        <w:rPr>
          <w:rFonts w:ascii="Times New Roman" w:eastAsia="Yu Mincho" w:hAnsi="Times New Roman" w:cs="Times New Roman"/>
          <w:sz w:val="24"/>
          <w:szCs w:val="24"/>
          <w:lang w:eastAsia="ja-JP"/>
        </w:rPr>
        <w:t>APC devices</w:t>
      </w:r>
      <w:r w:rsidR="00020E6E">
        <w:rPr>
          <w:rFonts w:ascii="Times New Roman" w:eastAsia="Yu Mincho" w:hAnsi="Times New Roman" w:cs="Times New Roman"/>
          <w:sz w:val="24"/>
          <w:szCs w:val="24"/>
          <w:lang w:eastAsia="ja-JP"/>
        </w:rPr>
        <w:t xml:space="preserve">; consequently, </w:t>
      </w:r>
      <w:r>
        <w:rPr>
          <w:rFonts w:ascii="Times New Roman" w:eastAsia="Yu Mincho" w:hAnsi="Times New Roman" w:cs="Times New Roman"/>
          <w:sz w:val="24"/>
          <w:szCs w:val="24"/>
          <w:lang w:eastAsia="ja-JP"/>
        </w:rPr>
        <w:t xml:space="preserve">we cannot conduct any analyses solely based on APC data. </w:t>
      </w:r>
      <w:r w:rsidR="00247565">
        <w:rPr>
          <w:rFonts w:ascii="Times New Roman" w:eastAsia="Yu Mincho" w:hAnsi="Times New Roman" w:cs="Times New Roman"/>
          <w:sz w:val="24"/>
          <w:szCs w:val="24"/>
          <w:lang w:eastAsia="ja-JP"/>
        </w:rPr>
        <w:t>To make it feasible to utilize APC data as a possible data source and compensate for the mentioned drawbacks, we will merge the raw APC data and the GTFS data into a new APC dataset</w:t>
      </w:r>
      <w:r>
        <w:rPr>
          <w:rFonts w:ascii="Times New Roman" w:eastAsia="Yu Mincho" w:hAnsi="Times New Roman" w:cs="Times New Roman"/>
          <w:sz w:val="24"/>
          <w:szCs w:val="24"/>
          <w:lang w:eastAsia="ja-JP"/>
        </w:rPr>
        <w:t xml:space="preserve">; then we will calculate the results with the both the original </w:t>
      </w:r>
      <w:r w:rsidR="00BC0D9A">
        <w:rPr>
          <w:rFonts w:ascii="Times New Roman" w:eastAsia="Yu Mincho" w:hAnsi="Times New Roman" w:cs="Times New Roman"/>
          <w:sz w:val="24"/>
          <w:szCs w:val="24"/>
          <w:lang w:eastAsia="ja-JP"/>
        </w:rPr>
        <w:t xml:space="preserve">GTFS </w:t>
      </w:r>
      <w:r>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77777777"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r w:rsidR="00E15D87">
        <w:rPr>
          <w:rFonts w:ascii="Times New Roman" w:eastAsia="Yu Mincho" w:hAnsi="Times New Roman" w:cs="Times New Roman"/>
          <w:sz w:val="24"/>
          <w:szCs w:val="24"/>
          <w:lang w:eastAsia="ja-JP"/>
        </w:rPr>
        <w:t xml:space="preserve">We can further conceptualize transfers as a process of synchronization among: </w:t>
      </w:r>
      <w:proofErr w:type="spellStart"/>
      <w:r w:rsidR="00E15D87">
        <w:rPr>
          <w:rFonts w:ascii="Times New Roman" w:eastAsia="Yu Mincho" w:hAnsi="Times New Roman" w:cs="Times New Roman"/>
          <w:sz w:val="24"/>
          <w:szCs w:val="24"/>
          <w:lang w:eastAsia="ja-JP"/>
        </w:rPr>
        <w:t>i</w:t>
      </w:r>
      <w:proofErr w:type="spellEnd"/>
      <w:r w:rsidR="00E15D87">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p>
    <w:p w14:paraId="409BA5BE" w14:textId="4979BB51" w:rsidR="00491109" w:rsidRDefault="00491109" w:rsidP="00491109">
      <w:pPr>
        <w:keepNext/>
        <w:spacing w:line="240" w:lineRule="auto"/>
        <w:jc w:val="center"/>
      </w:pPr>
      <w:r>
        <w:rPr>
          <w:noProof/>
        </w:rPr>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436B38E0"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35B883ED" w:rsidR="00AC57AE" w:rsidRPr="00AC57AE" w:rsidRDefault="00E15D87" w:rsidP="0051325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are not like normal transit trips in terms of passenger participation: </w:t>
      </w:r>
      <w:r w:rsidR="00513250">
        <w:rPr>
          <w:rFonts w:ascii="Times New Roman" w:eastAsia="Yu Mincho" w:hAnsi="Times New Roman" w:cs="Times New Roman"/>
          <w:sz w:val="24"/>
          <w:szCs w:val="24"/>
          <w:lang w:eastAsia="ja-JP"/>
        </w:rPr>
        <w:t>passengers</w:t>
      </w:r>
      <w:r w:rsidR="00AC57AE">
        <w:rPr>
          <w:rFonts w:ascii="Times New Roman" w:eastAsia="Yu Mincho" w:hAnsi="Times New Roman" w:cs="Times New Roman"/>
          <w:sz w:val="24"/>
          <w:szCs w:val="24"/>
          <w:lang w:eastAsia="ja-JP"/>
        </w:rPr>
        <w:t xml:space="preserve"> have no control of the performance of transfers</w:t>
      </w:r>
      <w:r w:rsidR="00513250" w:rsidRPr="00513250">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during this process,</w:t>
      </w:r>
      <w:r w:rsidR="00AC57AE">
        <w:rPr>
          <w:rFonts w:ascii="Times New Roman" w:eastAsia="Yu Mincho" w:hAnsi="Times New Roman" w:cs="Times New Roman"/>
          <w:sz w:val="24"/>
          <w:szCs w:val="24"/>
          <w:lang w:eastAsia="ja-JP"/>
        </w:rPr>
        <w:t xml:space="preserve">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e the performance of transfers.</w:t>
      </w:r>
      <w:r w:rsidR="00513250">
        <w:rPr>
          <w:rFonts w:ascii="Times New Roman" w:eastAsia="Yu Mincho" w:hAnsi="Times New Roman" w:cs="Times New Roman"/>
          <w:sz w:val="24"/>
          <w:szCs w:val="24"/>
          <w:lang w:eastAsia="ja-JP"/>
        </w:rPr>
        <w:t xml:space="preserve"> In fact, the performance of transfers are solely dependent on the buses.</w:t>
      </w:r>
      <w:r w:rsidR="00A44D75">
        <w:rPr>
          <w:rFonts w:ascii="Times New Roman" w:eastAsia="Yu Mincho" w:hAnsi="Times New Roman" w:cs="Times New Roman"/>
          <w:sz w:val="24"/>
          <w:szCs w:val="24"/>
          <w:lang w:eastAsia="ja-JP"/>
        </w:rPr>
        <w:t xml:space="preserve">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r w:rsidR="00513250">
        <w:rPr>
          <w:rFonts w:ascii="Times New Roman" w:eastAsia="Yu Mincho" w:hAnsi="Times New Roman" w:cs="Times New Roman"/>
          <w:sz w:val="24"/>
          <w:szCs w:val="24"/>
          <w:lang w:eastAsia="ja-JP"/>
        </w:rPr>
        <w:t>In this sense, GTFS and APC data are perfect to measure the performance of transfer, since both data are based on the transportation instead of humans: the measured data points to trains, buses or ferries instead of passengers.</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810943">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59F6A25C"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w:t>
      </w:r>
      <w:r>
        <w:rPr>
          <w:rFonts w:ascii="Times New Roman" w:eastAsia="Yu Mincho" w:hAnsi="Times New Roman" w:cs="Times New Roman"/>
          <w:sz w:val="24"/>
          <w:szCs w:val="24"/>
          <w:lang w:eastAsia="ja-JP"/>
        </w:rPr>
        <w:lastRenderedPageBreak/>
        <w:t>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8"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8"/>
    </w:p>
    <w:p w14:paraId="6A85EF05" w14:textId="5401C52C" w:rsidR="00491109" w:rsidRDefault="00491109" w:rsidP="00491109">
      <w:pPr>
        <w:spacing w:line="240" w:lineRule="auto"/>
        <w:jc w:val="center"/>
        <w:rPr>
          <w:rFonts w:ascii="Times New Roman" w:hAnsi="Times New Roman" w:cs="Times New Roman"/>
          <w:sz w:val="24"/>
          <w:szCs w:val="24"/>
        </w:rPr>
      </w:pPr>
      <w:bookmarkStart w:id="9"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A3B4D">
        <w:rPr>
          <w:rFonts w:ascii="Times New Roman" w:hAnsi="Times New Roman" w:cs="Times New Roman"/>
          <w:noProof/>
          <w:sz w:val="24"/>
          <w:szCs w:val="24"/>
        </w:rPr>
        <w:t>3</w:t>
      </w:r>
      <w:r>
        <w:rPr>
          <w:rFonts w:ascii="Times New Roman" w:hAnsi="Times New Roman" w:cs="Times New Roman"/>
          <w:sz w:val="24"/>
          <w:szCs w:val="24"/>
        </w:rPr>
        <w:fldChar w:fldCharType="end"/>
      </w:r>
      <w:bookmarkEnd w:id="9"/>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 xml:space="preserve">Correspondingly, we have to search empirically for possible transfers from the GTFS static </w:t>
      </w:r>
      <w:r>
        <w:rPr>
          <w:rFonts w:ascii="Times New Roman" w:hAnsi="Times New Roman" w:cs="Times New Roman"/>
          <w:sz w:val="24"/>
          <w:szCs w:val="24"/>
        </w:rPr>
        <w:lastRenderedPageBreak/>
        <w:t>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0"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0"/>
          </w:p>
        </w:tc>
      </w:tr>
    </w:tbl>
    <w:p w14:paraId="7555C745" w14:textId="312E641F" w:rsidR="00491109" w:rsidRDefault="00810943"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lastRenderedPageBreak/>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8DBC5CD"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96524C">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eviously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6C9235A9" w14:textId="3A27A959" w:rsidR="00627943"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Accordingly, we acquired these data using the COTA ap</w:t>
      </w:r>
      <w:r w:rsidR="00BD5C25">
        <w:rPr>
          <w:rFonts w:ascii="Times New Roman" w:eastAsia="Yu Mincho" w:hAnsi="Times New Roman" w:cs="Times New Roman"/>
          <w:sz w:val="24"/>
          <w:szCs w:val="24"/>
          <w:lang w:eastAsia="ja-JP"/>
        </w:rPr>
        <w:t>plication programming interface;</w:t>
      </w:r>
      <w:r w:rsidR="0046248B">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oreover</w:t>
      </w:r>
      <w:r w:rsidR="00477FBA">
        <w:rPr>
          <w:rFonts w:ascii="Times New Roman" w:eastAsia="Yu Mincho" w:hAnsi="Times New Roman" w:cs="Times New Roman"/>
          <w:sz w:val="24"/>
          <w:szCs w:val="24"/>
          <w:lang w:eastAsia="ja-JP"/>
        </w:rPr>
        <w:t xml:space="preserve">, we </w:t>
      </w:r>
      <w:r w:rsidR="00353D07">
        <w:rPr>
          <w:rFonts w:ascii="Times New Roman" w:eastAsia="Yu Mincho" w:hAnsi="Times New Roman" w:cs="Times New Roman"/>
          <w:sz w:val="24"/>
          <w:szCs w:val="24"/>
          <w:lang w:eastAsia="ja-JP"/>
        </w:rPr>
        <w:t>requested APC dataset from May 2018 to January 2019 from COTA system administrators</w:t>
      </w:r>
      <w:r w:rsidR="00477FBA">
        <w:rPr>
          <w:rFonts w:ascii="Times New Roman" w:eastAsia="Yu Mincho" w:hAnsi="Times New Roman" w:cs="Times New Roman"/>
          <w:sz w:val="24"/>
          <w:szCs w:val="24"/>
          <w:lang w:eastAsia="ja-JP"/>
        </w:rPr>
        <w:t xml:space="preserve">. </w:t>
      </w:r>
      <w:r w:rsidR="0061064E">
        <w:rPr>
          <w:rFonts w:ascii="Times New Roman" w:eastAsia="Yu Mincho" w:hAnsi="Times New Roman" w:cs="Times New Roman"/>
          <w:sz w:val="24"/>
          <w:szCs w:val="24"/>
          <w:lang w:eastAsia="ja-JP"/>
        </w:rPr>
        <w:t>APC dataset’s coverage is not 100% and cannot sustain the whole system alone. To make it feasible to validate the synchronization results, we</w:t>
      </w:r>
      <w:r w:rsidR="004D436F">
        <w:rPr>
          <w:rFonts w:ascii="Times New Roman" w:eastAsia="Yu Mincho" w:hAnsi="Times New Roman" w:cs="Times New Roman"/>
          <w:sz w:val="24"/>
          <w:szCs w:val="24"/>
          <w:lang w:eastAsia="ja-JP"/>
        </w:rPr>
        <w:t xml:space="preserve"> also</w:t>
      </w:r>
      <w:r w:rsidR="0061064E">
        <w:rPr>
          <w:rFonts w:ascii="Times New Roman" w:eastAsia="Yu Mincho" w:hAnsi="Times New Roman" w:cs="Times New Roman"/>
          <w:sz w:val="24"/>
          <w:szCs w:val="24"/>
          <w:lang w:eastAsia="ja-JP"/>
        </w:rPr>
        <w:t xml:space="preserve"> merged GTFS into APC to create a new APC dataset. </w:t>
      </w:r>
    </w:p>
    <w:p w14:paraId="0018DC39" w14:textId="09F14317" w:rsidR="00477FBA" w:rsidRDefault="00627943"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ll the</w:t>
      </w:r>
      <w:r w:rsidR="00353D07">
        <w:rPr>
          <w:rFonts w:ascii="Times New Roman" w:eastAsia="Yu Mincho" w:hAnsi="Times New Roman" w:cs="Times New Roman"/>
          <w:sz w:val="24"/>
          <w:szCs w:val="24"/>
          <w:lang w:eastAsia="ja-JP"/>
        </w:rPr>
        <w:t xml:space="preserve"> data </w:t>
      </w:r>
      <w:r w:rsidR="008174DB">
        <w:rPr>
          <w:rFonts w:ascii="Times New Roman" w:eastAsia="Yu Mincho" w:hAnsi="Times New Roman" w:cs="Times New Roman"/>
          <w:sz w:val="24"/>
          <w:szCs w:val="24"/>
          <w:lang w:eastAsia="ja-JP"/>
        </w:rPr>
        <w:t>are</w:t>
      </w:r>
      <w:r w:rsidR="00353D07">
        <w:rPr>
          <w:rFonts w:ascii="Times New Roman" w:eastAsia="Yu Mincho" w:hAnsi="Times New Roman" w:cs="Times New Roman"/>
          <w:sz w:val="24"/>
          <w:szCs w:val="24"/>
          <w:lang w:eastAsia="ja-JP"/>
        </w:rPr>
        <w:t xml:space="preserve"> </w:t>
      </w:r>
      <w:r w:rsidR="00BD5C25">
        <w:rPr>
          <w:rFonts w:ascii="Times New Roman" w:eastAsia="Yu Mincho" w:hAnsi="Times New Roman" w:cs="Times New Roman"/>
          <w:sz w:val="24"/>
          <w:szCs w:val="24"/>
          <w:lang w:eastAsia="ja-JP"/>
        </w:rPr>
        <w:t>archived for analysis in a MongoDB database.</w:t>
      </w:r>
      <w:r w:rsidR="00353D07">
        <w:rPr>
          <w:rFonts w:ascii="Times New Roman" w:eastAsia="Yu Mincho" w:hAnsi="Times New Roman" w:cs="Times New Roman"/>
          <w:sz w:val="24"/>
          <w:szCs w:val="24"/>
          <w:lang w:eastAsia="ja-JP"/>
        </w:rPr>
        <w:t xml:space="preserve"> The GTFS real-time databases, APC databases, and their auxiliary databases are in near Terabyte level in total; </w:t>
      </w:r>
      <w:r w:rsidR="00353D07">
        <w:rPr>
          <w:rFonts w:ascii="Times New Roman" w:eastAsia="Yu Mincho" w:hAnsi="Times New Roman" w:cs="Times New Roman"/>
          <w:sz w:val="24"/>
          <w:szCs w:val="24"/>
          <w:lang w:eastAsia="ja-JP"/>
        </w:rPr>
        <w:lastRenderedPageBreak/>
        <w:t>the code is optimized and highly parallelized</w:t>
      </w:r>
      <w:r w:rsidR="00353D07" w:rsidRPr="00191015">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 xml:space="preserve">to deal with the subsequent computational difficulties. </w:t>
      </w:r>
      <w:r w:rsidR="00477FBA">
        <w:rPr>
          <w:rFonts w:ascii="Times New Roman" w:eastAsia="Yu Mincho" w:hAnsi="Times New Roman" w:cs="Times New Roman"/>
          <w:sz w:val="24"/>
          <w:szCs w:val="24"/>
          <w:lang w:eastAsia="ja-JP"/>
        </w:rPr>
        <w:t>Using various aggregation methods, we developed different summary measures based on varying spatial or temporal res</w:t>
      </w:r>
      <w:r w:rsidR="00E728CC">
        <w:rPr>
          <w:rFonts w:ascii="Times New Roman" w:eastAsia="Yu Mincho" w:hAnsi="Times New Roman" w:cs="Times New Roman"/>
          <w:sz w:val="24"/>
          <w:szCs w:val="24"/>
          <w:lang w:eastAsia="ja-JP"/>
        </w:rPr>
        <w:t>olutions;</w:t>
      </w:r>
      <w:r w:rsidR="0016016F">
        <w:rPr>
          <w:rFonts w:ascii="Times New Roman" w:eastAsia="Yu Mincho" w:hAnsi="Times New Roman" w:cs="Times New Roman"/>
          <w:sz w:val="24"/>
          <w:szCs w:val="24"/>
          <w:lang w:eastAsia="ja-JP"/>
        </w:rPr>
        <w:t xml:space="preserve"> likewise,</w:t>
      </w:r>
      <w:r w:rsidR="00E728CC">
        <w:rPr>
          <w:rFonts w:ascii="Times New Roman" w:eastAsia="Yu Mincho" w:hAnsi="Times New Roman" w:cs="Times New Roman"/>
          <w:sz w:val="24"/>
          <w:szCs w:val="24"/>
          <w:lang w:eastAsia="ja-JP"/>
        </w:rPr>
        <w:t xml:space="preserve"> 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 xml:space="preserve">of measures </w:t>
      </w:r>
      <w:r w:rsidR="00E728CC">
        <w:rPr>
          <w:rFonts w:ascii="Times New Roman" w:eastAsia="Yu Mincho" w:hAnsi="Times New Roman" w:cs="Times New Roman"/>
          <w:sz w:val="24"/>
          <w:szCs w:val="24"/>
          <w:lang w:eastAsia="ja-JP"/>
        </w:rPr>
        <w:t>separately.</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77777777" w:rsidR="002A437F" w:rsidRPr="00C53F98" w:rsidRDefault="00A52740" w:rsidP="00A52740">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777777" w:rsidR="00AA6E76" w:rsidRPr="009578C7" w:rsidRDefault="00AA6E76" w:rsidP="00AA6E76">
      <w:pPr>
        <w:spacing w:line="240" w:lineRule="auto"/>
        <w:jc w:val="center"/>
        <w:rPr>
          <w:rFonts w:ascii="Times New Roman" w:hAnsi="Times New Roman" w:cs="Times New Roman"/>
          <w:sz w:val="24"/>
          <w:szCs w:val="24"/>
        </w:rPr>
      </w:pPr>
      <w:r>
        <w:rPr>
          <w:rFonts w:ascii="Times New Roman" w:eastAsia="Yu Mincho" w:hAnsi="Times New Roman" w:cs="Times New Roman"/>
          <w:noProof/>
          <w:sz w:val="24"/>
          <w:szCs w:val="24"/>
        </w:rPr>
        <w:lastRenderedPageBreak/>
        <w:drawing>
          <wp:inline distT="0" distB="0" distL="0" distR="0" wp14:anchorId="4BEE1E4D" wp14:editId="090D441F">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8CBB69E" w14:textId="166C0F2A" w:rsidR="00AA6E76" w:rsidRDefault="00AA6E76" w:rsidP="00AA6E76">
      <w:pPr>
        <w:spacing w:line="240" w:lineRule="auto"/>
        <w:jc w:val="center"/>
        <w:rPr>
          <w:rFonts w:ascii="Times New Roman" w:hAnsi="Times New Roman" w:cs="Times New Roman"/>
          <w:sz w:val="24"/>
          <w:szCs w:val="24"/>
        </w:rPr>
      </w:pPr>
      <w:bookmarkStart w:id="11"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drawing>
          <wp:inline distT="0" distB="0" distL="0" distR="0" wp14:anchorId="5CFB0C10" wp14:editId="260AA17F">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6F7A8FDE" w14:textId="6F0B316A" w:rsidR="00AA6E76" w:rsidRDefault="00AA6E76" w:rsidP="00AA6E76">
      <w:pPr>
        <w:spacing w:line="240" w:lineRule="auto"/>
        <w:jc w:val="center"/>
        <w:rPr>
          <w:rFonts w:ascii="Times New Roman" w:eastAsia="Yu Mincho" w:hAnsi="Times New Roman" w:cs="Times New Roman"/>
          <w:sz w:val="24"/>
          <w:szCs w:val="24"/>
          <w:lang w:eastAsia="ja-JP"/>
        </w:rPr>
      </w:pPr>
      <w:bookmarkStart w:id="12"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lastRenderedPageBreak/>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441B57E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w:t>
      </w:r>
      <w:r w:rsidR="002F7194">
        <w:rPr>
          <w:rFonts w:ascii="Times New Roman" w:eastAsia="Yu Mincho" w:hAnsi="Times New Roman" w:cs="Times New Roman"/>
          <w:sz w:val="24"/>
          <w:szCs w:val="24"/>
          <w:lang w:eastAsia="ja-JP"/>
        </w:rPr>
        <w:t>certain</w:t>
      </w:r>
      <w:r>
        <w:rPr>
          <w:rFonts w:ascii="Times New Roman" w:eastAsia="Yu Mincho" w:hAnsi="Times New Roman" w:cs="Times New Roman"/>
          <w:sz w:val="24"/>
          <w:szCs w:val="24"/>
          <w:lang w:eastAsia="ja-JP"/>
        </w:rPr>
        <w:t xml:space="preserv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15D0AE6C" w:rsidR="00491109" w:rsidRDefault="00180A03" w:rsidP="00491109">
      <w:pPr>
        <w:keepNext/>
        <w:spacing w:line="240" w:lineRule="auto"/>
        <w:jc w:val="center"/>
      </w:pPr>
      <w:r>
        <w:rPr>
          <w:noProof/>
        </w:rPr>
        <w:drawing>
          <wp:inline distT="0" distB="0" distL="0" distR="0" wp14:anchorId="01C01977" wp14:editId="7EC36CDA">
            <wp:extent cx="5486400" cy="2647665"/>
            <wp:effectExtent l="0" t="0" r="0" b="6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738ECED" w14:textId="78626723" w:rsidR="00491109" w:rsidRDefault="00491109" w:rsidP="00491109">
      <w:pPr>
        <w:spacing w:line="240" w:lineRule="auto"/>
        <w:jc w:val="center"/>
        <w:rPr>
          <w:rFonts w:ascii="Times New Roman" w:eastAsia="Yu Mincho" w:hAnsi="Times New Roman" w:cs="Times New Roman"/>
          <w:sz w:val="24"/>
          <w:szCs w:val="24"/>
          <w:lang w:eastAsia="ja-JP"/>
        </w:rPr>
      </w:pPr>
      <w:bookmarkStart w:id="13"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Overall monthly TR and ATTP trend chart in 2018.</w:t>
      </w:r>
    </w:p>
    <w:p w14:paraId="0DE63045" w14:textId="4FEAF4E7"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proofErr w:type="gramStart"/>
      <w:r w:rsidR="00491109">
        <w:rPr>
          <w:rFonts w:ascii="Times New Roman" w:eastAsia="Yu Mincho" w:hAnsi="Times New Roman" w:cs="Times New Roman"/>
          <w:sz w:val="24"/>
          <w:szCs w:val="24"/>
          <w:lang w:eastAsia="ja-JP"/>
        </w:rPr>
        <w:t>Friday</w:t>
      </w:r>
      <w:proofErr w:type="gramEnd"/>
      <w:r w:rsidR="00491109">
        <w:rPr>
          <w:rFonts w:ascii="Times New Roman" w:eastAsia="Yu Mincho" w:hAnsi="Times New Roman" w:cs="Times New Roman"/>
          <w:sz w:val="24"/>
          <w:szCs w:val="24"/>
          <w:lang w:eastAsia="ja-JP"/>
        </w:rPr>
        <w:t>) maintains higher levels of risk and penalties due to the overall traffic pattern. Weekends and Monday’s ATTP and TR are relatively low due to flexible working schedule and less commuting activities.</w:t>
      </w:r>
    </w:p>
    <w:p w14:paraId="52D67752" w14:textId="3C832E48" w:rsidR="00491109" w:rsidRDefault="00A27817" w:rsidP="00491109">
      <w:pPr>
        <w:keepNext/>
        <w:spacing w:line="240" w:lineRule="auto"/>
        <w:jc w:val="center"/>
      </w:pPr>
      <w:r>
        <w:rPr>
          <w:noProof/>
        </w:rPr>
        <w:lastRenderedPageBreak/>
        <w:drawing>
          <wp:inline distT="0" distB="0" distL="0" distR="0" wp14:anchorId="0F9365FD" wp14:editId="5A5F9E39">
            <wp:extent cx="5486400" cy="2558955"/>
            <wp:effectExtent l="0" t="0" r="0"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8AC5DBC" w14:textId="3C1F24AD" w:rsidR="00491109" w:rsidRDefault="00491109" w:rsidP="00491109">
      <w:pPr>
        <w:spacing w:line="240" w:lineRule="auto"/>
        <w:jc w:val="center"/>
        <w:rPr>
          <w:rFonts w:ascii="Times New Roman" w:eastAsia="Yu Mincho" w:hAnsi="Times New Roman" w:cs="Times New Roman"/>
          <w:sz w:val="24"/>
          <w:szCs w:val="24"/>
          <w:lang w:eastAsia="ja-JP"/>
        </w:rPr>
      </w:pPr>
      <w:bookmarkStart w:id="14"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4937DCAA" w:rsidR="00491109" w:rsidRDefault="000A3416" w:rsidP="00491109">
      <w:pPr>
        <w:keepNext/>
        <w:spacing w:line="240" w:lineRule="auto"/>
        <w:jc w:val="center"/>
      </w:pPr>
      <w:r>
        <w:rPr>
          <w:noProof/>
        </w:rPr>
        <w:drawing>
          <wp:inline distT="0" distB="0" distL="0" distR="0" wp14:anchorId="7F194297" wp14:editId="10420D2A">
            <wp:extent cx="5486400" cy="2995684"/>
            <wp:effectExtent l="0" t="0" r="0"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E981A51" w14:textId="3441E8AB"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Hourly TR and ATTP Trend Chart.</w:t>
      </w:r>
      <w:bookmarkStart w:id="16" w:name="_GoBack"/>
      <w:bookmarkEnd w:id="16"/>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2A5EA54C" w:rsidR="00491109" w:rsidRDefault="00491109" w:rsidP="00491109">
      <w:pPr>
        <w:spacing w:line="240" w:lineRule="auto"/>
        <w:jc w:val="center"/>
        <w:rPr>
          <w:rFonts w:ascii="Times New Roman" w:hAnsi="Times New Roman" w:cs="Times New Roman"/>
          <w:sz w:val="24"/>
          <w:szCs w:val="24"/>
        </w:rPr>
      </w:pPr>
      <w:bookmarkStart w:id="17"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2A4DCA53"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540FACB9" w:rsidR="00491109" w:rsidRPr="00B257BE" w:rsidRDefault="00491109" w:rsidP="00491109">
      <w:pPr>
        <w:spacing w:line="240" w:lineRule="auto"/>
        <w:jc w:val="center"/>
        <w:rPr>
          <w:rFonts w:ascii="Times New Roman" w:hAnsi="Times New Roman" w:cs="Times New Roman"/>
          <w:sz w:val="24"/>
          <w:szCs w:val="24"/>
        </w:rPr>
      </w:pPr>
      <w:bookmarkStart w:id="19"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29CBCD6F" w:rsidR="00491109" w:rsidRDefault="00491109" w:rsidP="00491109">
      <w:pPr>
        <w:spacing w:line="240" w:lineRule="auto"/>
        <w:jc w:val="center"/>
        <w:rPr>
          <w:rFonts w:ascii="Times New Roman" w:eastAsia="Yu Mincho" w:hAnsi="Times New Roman" w:cs="Times New Roman"/>
          <w:sz w:val="24"/>
          <w:szCs w:val="24"/>
          <w:lang w:eastAsia="ja-JP"/>
        </w:rPr>
      </w:pPr>
      <w:bookmarkStart w:id="20"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1"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1"/>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04BFA4C5"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sidR="009A3634">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et al., 2001)","manualFormatting":"Ceder, Golany, &amp; Tal (2001)","plainTextFormattedCitation":"(Ceder et al., 2001)","previouslyFormattedCitation":"(Ceder et 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6D86BB3" w14:textId="6AF8FE1A" w:rsidR="009A3634" w:rsidRPr="009A3634" w:rsidRDefault="00491109"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A3634" w:rsidRPr="009A3634">
        <w:rPr>
          <w:rFonts w:ascii="Times New Roman" w:hAnsi="Times New Roman" w:cs="Times New Roman"/>
          <w:noProof/>
          <w:sz w:val="24"/>
          <w:szCs w:val="24"/>
        </w:rPr>
        <w:t xml:space="preserve">Algers, S., Hansen, S., &amp; Tegner, G. (1975). Role of waiting time, comfort, and convenience in modal choice for work trip. </w:t>
      </w:r>
      <w:r w:rsidR="009A3634" w:rsidRPr="009A3634">
        <w:rPr>
          <w:rFonts w:ascii="Times New Roman" w:hAnsi="Times New Roman" w:cs="Times New Roman"/>
          <w:i/>
          <w:iCs/>
          <w:noProof/>
          <w:sz w:val="24"/>
          <w:szCs w:val="24"/>
        </w:rPr>
        <w:t>Transportation Research Record</w:t>
      </w:r>
      <w:r w:rsidR="009A3634" w:rsidRPr="009A3634">
        <w:rPr>
          <w:rFonts w:ascii="Times New Roman" w:hAnsi="Times New Roman" w:cs="Times New Roman"/>
          <w:noProof/>
          <w:sz w:val="24"/>
          <w:szCs w:val="24"/>
        </w:rPr>
        <w:t xml:space="preserve">, </w:t>
      </w:r>
      <w:r w:rsidR="009A3634" w:rsidRPr="009A3634">
        <w:rPr>
          <w:rFonts w:ascii="Times New Roman" w:hAnsi="Times New Roman" w:cs="Times New Roman"/>
          <w:i/>
          <w:iCs/>
          <w:noProof/>
          <w:sz w:val="24"/>
          <w:szCs w:val="24"/>
        </w:rPr>
        <w:t>534</w:t>
      </w:r>
      <w:r w:rsidR="009A3634" w:rsidRPr="009A3634">
        <w:rPr>
          <w:rFonts w:ascii="Times New Roman" w:hAnsi="Times New Roman" w:cs="Times New Roman"/>
          <w:noProof/>
          <w:sz w:val="24"/>
          <w:szCs w:val="24"/>
        </w:rPr>
        <w:t>, 38–51.</w:t>
      </w:r>
    </w:p>
    <w:p w14:paraId="17A8AA24"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ntrim, A., &amp; Barbeau, S. J. (2013). The many uses of GTFS data–opening the door to transit and multimodal applications. </w:t>
      </w:r>
      <w:r w:rsidRPr="009A3634">
        <w:rPr>
          <w:rFonts w:ascii="Times New Roman" w:hAnsi="Times New Roman" w:cs="Times New Roman"/>
          <w:i/>
          <w:iCs/>
          <w:noProof/>
          <w:sz w:val="24"/>
          <w:szCs w:val="24"/>
        </w:rPr>
        <w:t>Location-Aware Information Systems Laboratory at the University of South Florid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w:t>
      </w:r>
      <w:r w:rsidRPr="009A3634">
        <w:rPr>
          <w:rFonts w:ascii="Times New Roman" w:hAnsi="Times New Roman" w:cs="Times New Roman"/>
          <w:noProof/>
          <w:sz w:val="24"/>
          <w:szCs w:val="24"/>
        </w:rPr>
        <w:t>.</w:t>
      </w:r>
    </w:p>
    <w:p w14:paraId="3C93E11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Ayed, A. Ben, Halima, M. Ben, &amp; Alimi, A. M. (2015). Big data analytics for logistics </w:t>
      </w:r>
      <w:r w:rsidRPr="009A3634">
        <w:rPr>
          <w:rFonts w:ascii="Times New Roman" w:hAnsi="Times New Roman" w:cs="Times New Roman"/>
          <w:noProof/>
          <w:sz w:val="24"/>
          <w:szCs w:val="24"/>
        </w:rPr>
        <w:lastRenderedPageBreak/>
        <w:t xml:space="preserve">and transportation. In </w:t>
      </w:r>
      <w:r w:rsidRPr="009A3634">
        <w:rPr>
          <w:rFonts w:ascii="Times New Roman" w:hAnsi="Times New Roman" w:cs="Times New Roman"/>
          <w:i/>
          <w:iCs/>
          <w:noProof/>
          <w:sz w:val="24"/>
          <w:szCs w:val="24"/>
        </w:rPr>
        <w:t>2015 4th International Conference on Advanced Logistics and Transport (ICALT)</w:t>
      </w:r>
      <w:r w:rsidRPr="009A3634">
        <w:rPr>
          <w:rFonts w:ascii="Times New Roman" w:hAnsi="Times New Roman" w:cs="Times New Roman"/>
          <w:noProof/>
          <w:sz w:val="24"/>
          <w:szCs w:val="24"/>
        </w:rPr>
        <w:t xml:space="preserve"> (pp. 311–316). IEEE.</w:t>
      </w:r>
    </w:p>
    <w:p w14:paraId="102E600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9A3634">
        <w:rPr>
          <w:rFonts w:ascii="Times New Roman" w:hAnsi="Times New Roman" w:cs="Times New Roman"/>
          <w:i/>
          <w:iCs/>
          <w:noProof/>
          <w:sz w:val="24"/>
          <w:szCs w:val="24"/>
        </w:rPr>
        <w:t>Proceedings of the First ACM SIGSPATIAL Workshop on Sensor Web Enablement</w:t>
      </w:r>
      <w:r w:rsidRPr="009A3634">
        <w:rPr>
          <w:rFonts w:ascii="Times New Roman" w:hAnsi="Times New Roman" w:cs="Times New Roman"/>
          <w:noProof/>
          <w:sz w:val="24"/>
          <w:szCs w:val="24"/>
        </w:rPr>
        <w:t xml:space="preserve"> (pp. 17–23). ACM.</w:t>
      </w:r>
    </w:p>
    <w:p w14:paraId="5E25F8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mford, C. G., Carrick, R. J., &amp; MacDonald, R. (1984). Public transport surveys: A new effective technique of data collection. </w:t>
      </w:r>
      <w:r w:rsidRPr="009A3634">
        <w:rPr>
          <w:rFonts w:ascii="Times New Roman" w:hAnsi="Times New Roman" w:cs="Times New Roman"/>
          <w:i/>
          <w:iCs/>
          <w:noProof/>
          <w:sz w:val="24"/>
          <w:szCs w:val="24"/>
        </w:rPr>
        <w:t>Traffic Engineering &amp; Contro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5</w:t>
      </w:r>
      <w:r w:rsidRPr="009A3634">
        <w:rPr>
          <w:rFonts w:ascii="Times New Roman" w:hAnsi="Times New Roman" w:cs="Times New Roman"/>
          <w:noProof/>
          <w:sz w:val="24"/>
          <w:szCs w:val="24"/>
        </w:rPr>
        <w:t>(HS-037 547).</w:t>
      </w:r>
    </w:p>
    <w:p w14:paraId="71C8B203"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9A3634">
        <w:rPr>
          <w:rFonts w:ascii="Times New Roman" w:hAnsi="Times New Roman" w:cs="Times New Roman"/>
          <w:i/>
          <w:iCs/>
          <w:noProof/>
          <w:sz w:val="24"/>
          <w:szCs w:val="24"/>
        </w:rPr>
        <w:t>Transport Polic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w:t>
      </w:r>
      <w:r w:rsidRPr="009A3634">
        <w:rPr>
          <w:rFonts w:ascii="Times New Roman" w:hAnsi="Times New Roman" w:cs="Times New Roman"/>
          <w:noProof/>
          <w:sz w:val="24"/>
          <w:szCs w:val="24"/>
        </w:rPr>
        <w:t>(5), 676–684.</w:t>
      </w:r>
    </w:p>
    <w:p w14:paraId="3B620FB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2007). </w:t>
      </w:r>
      <w:r w:rsidRPr="009A3634">
        <w:rPr>
          <w:rFonts w:ascii="Times New Roman" w:hAnsi="Times New Roman" w:cs="Times New Roman"/>
          <w:i/>
          <w:iCs/>
          <w:noProof/>
          <w:sz w:val="24"/>
          <w:szCs w:val="24"/>
        </w:rPr>
        <w:t>Public transit planning and operation: Modeling, practice and behavior</w:t>
      </w:r>
      <w:r w:rsidRPr="009A3634">
        <w:rPr>
          <w:rFonts w:ascii="Times New Roman" w:hAnsi="Times New Roman" w:cs="Times New Roman"/>
          <w:noProof/>
          <w:sz w:val="24"/>
          <w:szCs w:val="24"/>
        </w:rPr>
        <w:t>. CRC press.</w:t>
      </w:r>
    </w:p>
    <w:p w14:paraId="3C024F7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eder, A., Golany, B., &amp; Tal, O. (2001). Creating bus timetables with maximal synchronization.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5</w:t>
      </w:r>
      <w:r w:rsidRPr="009A3634">
        <w:rPr>
          <w:rFonts w:ascii="Times New Roman" w:hAnsi="Times New Roman" w:cs="Times New Roman"/>
          <w:noProof/>
          <w:sz w:val="24"/>
          <w:szCs w:val="24"/>
        </w:rPr>
        <w:t>(10), 913–928.</w:t>
      </w:r>
    </w:p>
    <w:p w14:paraId="3FAFCD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en, M., Mao, S., &amp; Liu, Y. (2014). Big data: A survey. </w:t>
      </w:r>
      <w:r w:rsidRPr="009A3634">
        <w:rPr>
          <w:rFonts w:ascii="Times New Roman" w:hAnsi="Times New Roman" w:cs="Times New Roman"/>
          <w:i/>
          <w:iCs/>
          <w:noProof/>
          <w:sz w:val="24"/>
          <w:szCs w:val="24"/>
        </w:rPr>
        <w:t>Mobile Networks and Application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9</w:t>
      </w:r>
      <w:r w:rsidRPr="009A3634">
        <w:rPr>
          <w:rFonts w:ascii="Times New Roman" w:hAnsi="Times New Roman" w:cs="Times New Roman"/>
          <w:noProof/>
          <w:sz w:val="24"/>
          <w:szCs w:val="24"/>
        </w:rPr>
        <w:t>(2), 171–209.</w:t>
      </w:r>
    </w:p>
    <w:p w14:paraId="5663852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Chu, X. (2010). </w:t>
      </w:r>
      <w:r w:rsidRPr="009A3634">
        <w:rPr>
          <w:rFonts w:ascii="Times New Roman" w:hAnsi="Times New Roman" w:cs="Times New Roman"/>
          <w:i/>
          <w:iCs/>
          <w:noProof/>
          <w:sz w:val="24"/>
          <w:szCs w:val="24"/>
        </w:rPr>
        <w:t>A guidebook for using automatic passenger counter data for national transit database (NTD) reporting.</w:t>
      </w:r>
      <w:r w:rsidRPr="009A3634">
        <w:rPr>
          <w:rFonts w:ascii="Times New Roman" w:hAnsi="Times New Roman" w:cs="Times New Roman"/>
          <w:noProof/>
          <w:sz w:val="24"/>
          <w:szCs w:val="24"/>
        </w:rPr>
        <w:t xml:space="preserve"> National Center for Transit Research (US).</w:t>
      </w:r>
    </w:p>
    <w:p w14:paraId="42F7C08C"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7</w:t>
      </w:r>
      <w:r w:rsidRPr="009A3634">
        <w:rPr>
          <w:rFonts w:ascii="Times New Roman" w:hAnsi="Times New Roman" w:cs="Times New Roman"/>
          <w:noProof/>
          <w:sz w:val="24"/>
          <w:szCs w:val="24"/>
        </w:rPr>
        <w:t>(4), 187–208.</w:t>
      </w:r>
    </w:p>
    <w:p w14:paraId="35A2881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74C7E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872</w:t>
      </w:r>
      <w:r w:rsidRPr="009A3634">
        <w:rPr>
          <w:rFonts w:ascii="Times New Roman" w:hAnsi="Times New Roman" w:cs="Times New Roman"/>
          <w:noProof/>
          <w:sz w:val="24"/>
          <w:szCs w:val="24"/>
        </w:rPr>
        <w:t>(1872), 10–18. https://doi.org/10.3141/1872-02</w:t>
      </w:r>
    </w:p>
    <w:p w14:paraId="0C9AF6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9A3634">
        <w:rPr>
          <w:rFonts w:ascii="Times New Roman" w:hAnsi="Times New Roman" w:cs="Times New Roman"/>
          <w:i/>
          <w:iCs/>
          <w:noProof/>
          <w:sz w:val="24"/>
          <w:szCs w:val="24"/>
        </w:rPr>
        <w:t>Transportation Research Part A: Policy and Practi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5</w:t>
      </w:r>
      <w:r w:rsidRPr="009A3634">
        <w:rPr>
          <w:rFonts w:ascii="Times New Roman" w:hAnsi="Times New Roman" w:cs="Times New Roman"/>
          <w:noProof/>
          <w:sz w:val="24"/>
          <w:szCs w:val="24"/>
        </w:rPr>
        <w:t>(2), 91–104. https://doi.org/10.1016/j.tra.2010.11.002</w:t>
      </w:r>
    </w:p>
    <w:p w14:paraId="2FFA590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das, Y., &amp; Ranjitkar, P. (2012). Modeling public-transit connectivity with spatial quality-of-transfer measurements. </w:t>
      </w:r>
      <w:r w:rsidRPr="009A3634">
        <w:rPr>
          <w:rFonts w:ascii="Times New Roman" w:hAnsi="Times New Roman" w:cs="Times New Roman"/>
          <w:i/>
          <w:iCs/>
          <w:noProof/>
          <w:sz w:val="24"/>
          <w:szCs w:val="24"/>
        </w:rPr>
        <w:t>Journal of Transport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2</w:t>
      </w:r>
      <w:r w:rsidRPr="009A3634">
        <w:rPr>
          <w:rFonts w:ascii="Times New Roman" w:hAnsi="Times New Roman" w:cs="Times New Roman"/>
          <w:noProof/>
          <w:sz w:val="24"/>
          <w:szCs w:val="24"/>
        </w:rPr>
        <w:t>, 137–147.</w:t>
      </w:r>
    </w:p>
    <w:p w14:paraId="323663D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an, A. F. (1987). Assessment of Transfer Penalty to Bus Riders in Taipei: A Disaggregate Demand Modeling Approach. </w:t>
      </w:r>
      <w:r w:rsidRPr="009A3634">
        <w:rPr>
          <w:rFonts w:ascii="Times New Roman" w:hAnsi="Times New Roman" w:cs="Times New Roman"/>
          <w:i/>
          <w:iCs/>
          <w:noProof/>
          <w:sz w:val="24"/>
          <w:szCs w:val="24"/>
        </w:rPr>
        <w:t>Transportation Research Record</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139</w:t>
      </w:r>
      <w:r w:rsidRPr="009A3634">
        <w:rPr>
          <w:rFonts w:ascii="Times New Roman" w:hAnsi="Times New Roman" w:cs="Times New Roman"/>
          <w:noProof/>
          <w:sz w:val="24"/>
          <w:szCs w:val="24"/>
        </w:rPr>
        <w:t>(Table 1), 8–14.</w:t>
      </w:r>
    </w:p>
    <w:p w14:paraId="6BA12A6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lastRenderedPageBreak/>
        <w:t xml:space="preserve">Hilbert, M. (2016). Big data for development: A review of promises and challenges. </w:t>
      </w:r>
      <w:r w:rsidRPr="009A3634">
        <w:rPr>
          <w:rFonts w:ascii="Times New Roman" w:hAnsi="Times New Roman" w:cs="Times New Roman"/>
          <w:i/>
          <w:iCs/>
          <w:noProof/>
          <w:sz w:val="24"/>
          <w:szCs w:val="24"/>
        </w:rPr>
        <w:t>Development Policy Review</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34</w:t>
      </w:r>
      <w:r w:rsidRPr="009A3634">
        <w:rPr>
          <w:rFonts w:ascii="Times New Roman" w:hAnsi="Times New Roman" w:cs="Times New Roman"/>
          <w:noProof/>
          <w:sz w:val="24"/>
          <w:szCs w:val="24"/>
        </w:rPr>
        <w:t>(1), 135–174.</w:t>
      </w:r>
    </w:p>
    <w:p w14:paraId="20E5E3C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Hunt, J. (1990). </w:t>
      </w:r>
      <w:r w:rsidRPr="009A3634">
        <w:rPr>
          <w:rFonts w:ascii="Times New Roman" w:hAnsi="Times New Roman" w:cs="Times New Roman"/>
          <w:i/>
          <w:iCs/>
          <w:noProof/>
          <w:sz w:val="24"/>
          <w:szCs w:val="24"/>
        </w:rPr>
        <w:t>A logit model of public transport route choice</w:t>
      </w:r>
      <w:r w:rsidRPr="009A3634">
        <w:rPr>
          <w:rFonts w:ascii="Times New Roman" w:hAnsi="Times New Roman" w:cs="Times New Roman"/>
          <w:noProof/>
          <w:sz w:val="24"/>
          <w:szCs w:val="24"/>
        </w:rPr>
        <w:t xml:space="preserve"> (Vol. 60).</w:t>
      </w:r>
    </w:p>
    <w:p w14:paraId="2E60221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barra-Rojas, O. J., &amp; Rios-Solis, Y. A. (2012). Synchronization of bus timetabling. </w:t>
      </w:r>
      <w:r w:rsidRPr="009A3634">
        <w:rPr>
          <w:rFonts w:ascii="Times New Roman" w:hAnsi="Times New Roman" w:cs="Times New Roman"/>
          <w:i/>
          <w:iCs/>
          <w:noProof/>
          <w:sz w:val="24"/>
          <w:szCs w:val="24"/>
        </w:rPr>
        <w:t>Transportation Research Part B: Methodologic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6</w:t>
      </w:r>
      <w:r w:rsidRPr="009A3634">
        <w:rPr>
          <w:rFonts w:ascii="Times New Roman" w:hAnsi="Times New Roman" w:cs="Times New Roman"/>
          <w:noProof/>
          <w:sz w:val="24"/>
          <w:szCs w:val="24"/>
        </w:rPr>
        <w:t>(5), 599–614.</w:t>
      </w:r>
    </w:p>
    <w:p w14:paraId="390862D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9A3634">
        <w:rPr>
          <w:rFonts w:ascii="Times New Roman" w:hAnsi="Times New Roman" w:cs="Times New Roman"/>
          <w:i/>
          <w:iCs/>
          <w:noProof/>
          <w:sz w:val="24"/>
          <w:szCs w:val="24"/>
        </w:rPr>
        <w:t>Transport Review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6), 777–800.</w:t>
      </w:r>
    </w:p>
    <w:p w14:paraId="11C4721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Jang, W. (2010). Travel time and transfer analysis using transit smart card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44), 142–149.</w:t>
      </w:r>
    </w:p>
    <w:p w14:paraId="385A186D"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noppers, P., &amp; Muller, T. (1995). Optimized transfer opportunities in public transport. </w:t>
      </w:r>
      <w:r w:rsidRPr="009A3634">
        <w:rPr>
          <w:rFonts w:ascii="Times New Roman" w:hAnsi="Times New Roman" w:cs="Times New Roman"/>
          <w:i/>
          <w:iCs/>
          <w:noProof/>
          <w:sz w:val="24"/>
          <w:szCs w:val="24"/>
        </w:rPr>
        <w:t>Transportation Science</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29</w:t>
      </w:r>
      <w:r w:rsidRPr="009A3634">
        <w:rPr>
          <w:rFonts w:ascii="Times New Roman" w:hAnsi="Times New Roman" w:cs="Times New Roman"/>
          <w:noProof/>
          <w:sz w:val="24"/>
          <w:szCs w:val="24"/>
        </w:rPr>
        <w:t>(1), 101–105.</w:t>
      </w:r>
    </w:p>
    <w:p w14:paraId="7367E44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9A3634">
        <w:rPr>
          <w:rFonts w:ascii="Times New Roman" w:hAnsi="Times New Roman" w:cs="Times New Roman"/>
          <w:i/>
          <w:iCs/>
          <w:noProof/>
          <w:sz w:val="24"/>
          <w:szCs w:val="24"/>
        </w:rPr>
        <w:t>Computers, Environment and Urba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7</w:t>
      </w:r>
      <w:r w:rsidRPr="009A3634">
        <w:rPr>
          <w:rFonts w:ascii="Times New Roman" w:hAnsi="Times New Roman" w:cs="Times New Roman"/>
          <w:noProof/>
          <w:sz w:val="24"/>
          <w:szCs w:val="24"/>
        </w:rPr>
        <w:t>, 41–54.</w:t>
      </w:r>
    </w:p>
    <w:p w14:paraId="73ADCAC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9A3634">
        <w:rPr>
          <w:rFonts w:ascii="Times New Roman" w:hAnsi="Times New Roman" w:cs="Times New Roman"/>
          <w:i/>
          <w:iCs/>
          <w:noProof/>
          <w:sz w:val="24"/>
          <w:szCs w:val="24"/>
        </w:rPr>
        <w:t>Applied Geography</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3</w:t>
      </w:r>
      <w:r w:rsidRPr="009A3634">
        <w:rPr>
          <w:rFonts w:ascii="Times New Roman" w:hAnsi="Times New Roman" w:cs="Times New Roman"/>
          <w:noProof/>
          <w:sz w:val="24"/>
          <w:szCs w:val="24"/>
        </w:rPr>
        <w:t>, 47–63.</w:t>
      </w:r>
    </w:p>
    <w:p w14:paraId="6D499467"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 J.-Q., Song, M., Li, M., &amp; Zhang, W.-B. (2009). Planning for bus rapid transit in single dedicated bus lane.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111), 76–82.</w:t>
      </w:r>
    </w:p>
    <w:p w14:paraId="3ACF1859"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R., Pendyala, R., &amp; Polzin, S. (1997). Assessment of intermodal transfer penalties using stated preference data.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1607), 74–80.</w:t>
      </w:r>
    </w:p>
    <w:p w14:paraId="35E5DB9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9A3634">
        <w:rPr>
          <w:rFonts w:ascii="Times New Roman" w:hAnsi="Times New Roman" w:cs="Times New Roman"/>
          <w:i/>
          <w:iCs/>
          <w:noProof/>
          <w:sz w:val="24"/>
          <w:szCs w:val="24"/>
        </w:rPr>
        <w:t>Transportation Research Record: Journal of the Transportation Research Board</w:t>
      </w:r>
      <w:r w:rsidRPr="009A3634">
        <w:rPr>
          <w:rFonts w:ascii="Times New Roman" w:hAnsi="Times New Roman" w:cs="Times New Roman"/>
          <w:noProof/>
          <w:sz w:val="24"/>
          <w:szCs w:val="24"/>
        </w:rPr>
        <w:t>, (2533), 78–90.</w:t>
      </w:r>
    </w:p>
    <w:p w14:paraId="4E25C76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Miller, H. J., &amp; Goodchild, M. F. (2015). Data-driven geography. </w:t>
      </w:r>
      <w:r w:rsidRPr="009A3634">
        <w:rPr>
          <w:rFonts w:ascii="Times New Roman" w:hAnsi="Times New Roman" w:cs="Times New Roman"/>
          <w:i/>
          <w:iCs/>
          <w:noProof/>
          <w:sz w:val="24"/>
          <w:szCs w:val="24"/>
        </w:rPr>
        <w:t>GeoJournal</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80</w:t>
      </w:r>
      <w:r w:rsidRPr="009A3634">
        <w:rPr>
          <w:rFonts w:ascii="Times New Roman" w:hAnsi="Times New Roman" w:cs="Times New Roman"/>
          <w:noProof/>
          <w:sz w:val="24"/>
          <w:szCs w:val="24"/>
        </w:rPr>
        <w:t>(4), 449–461.</w:t>
      </w:r>
    </w:p>
    <w:p w14:paraId="1A5ED5C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4). Optimal combinations of selected tactics for public-transport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48</w:t>
      </w:r>
      <w:r w:rsidRPr="009A3634">
        <w:rPr>
          <w:rFonts w:ascii="Times New Roman" w:hAnsi="Times New Roman" w:cs="Times New Roman"/>
          <w:noProof/>
          <w:sz w:val="24"/>
          <w:szCs w:val="24"/>
        </w:rPr>
        <w:t>, 491–504.</w:t>
      </w:r>
    </w:p>
    <w:p w14:paraId="433C8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amp; Ceder, A. A. (2015). Improved reliability of public transportation using real-time transfer synchronization. </w:t>
      </w:r>
      <w:r w:rsidRPr="009A3634">
        <w:rPr>
          <w:rFonts w:ascii="Times New Roman" w:hAnsi="Times New Roman" w:cs="Times New Roman"/>
          <w:i/>
          <w:iCs/>
          <w:noProof/>
          <w:sz w:val="24"/>
          <w:szCs w:val="24"/>
        </w:rPr>
        <w:t>Transportation Research Part C: Emerging Technologie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0</w:t>
      </w:r>
      <w:r w:rsidRPr="009A3634">
        <w:rPr>
          <w:rFonts w:ascii="Times New Roman" w:hAnsi="Times New Roman" w:cs="Times New Roman"/>
          <w:noProof/>
          <w:sz w:val="24"/>
          <w:szCs w:val="24"/>
        </w:rPr>
        <w:t>, 525–539.</w:t>
      </w:r>
    </w:p>
    <w:p w14:paraId="036338A2"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 &amp; Liu, T. (2015). A robust, tactic-based, real-time </w:t>
      </w:r>
      <w:r w:rsidRPr="009A3634">
        <w:rPr>
          <w:rFonts w:ascii="Times New Roman" w:hAnsi="Times New Roman" w:cs="Times New Roman"/>
          <w:noProof/>
          <w:sz w:val="24"/>
          <w:szCs w:val="24"/>
        </w:rPr>
        <w:lastRenderedPageBreak/>
        <w:t xml:space="preserve">framework for public-transport transfer synchronization.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9</w:t>
      </w:r>
      <w:r w:rsidRPr="009A3634">
        <w:rPr>
          <w:rFonts w:ascii="Times New Roman" w:hAnsi="Times New Roman" w:cs="Times New Roman"/>
          <w:noProof/>
          <w:sz w:val="24"/>
          <w:szCs w:val="24"/>
        </w:rPr>
        <w:t>, 246–268.</w:t>
      </w:r>
    </w:p>
    <w:p w14:paraId="10804D76"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9A3634">
        <w:rPr>
          <w:rFonts w:ascii="Times New Roman" w:hAnsi="Times New Roman" w:cs="Times New Roman"/>
          <w:i/>
          <w:iCs/>
          <w:noProof/>
          <w:sz w:val="24"/>
          <w:szCs w:val="24"/>
        </w:rPr>
        <w:t>IEEE Transactions on Intelligent Transportation Systems</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7</w:t>
      </w:r>
      <w:r w:rsidRPr="009A3634">
        <w:rPr>
          <w:rFonts w:ascii="Times New Roman" w:hAnsi="Times New Roman" w:cs="Times New Roman"/>
          <w:noProof/>
          <w:sz w:val="24"/>
          <w:szCs w:val="24"/>
        </w:rPr>
        <w:t>(11), 3220–3229.</w:t>
      </w:r>
    </w:p>
    <w:p w14:paraId="25285A98"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esheli, M. M., Cedera, A. A., &amp; Hassold, S. (2014). </w:t>
      </w:r>
      <w:r w:rsidRPr="009A3634">
        <w:rPr>
          <w:rFonts w:ascii="Times New Roman" w:hAnsi="Times New Roman" w:cs="Times New Roman"/>
          <w:i/>
          <w:iCs/>
          <w:noProof/>
          <w:sz w:val="24"/>
          <w:szCs w:val="24"/>
        </w:rPr>
        <w:t>Optimal holding and skip-stop/segment tactics for public-transport transfer synchronization</w:t>
      </w:r>
      <w:r w:rsidRPr="009A3634">
        <w:rPr>
          <w:rFonts w:ascii="Times New Roman" w:hAnsi="Times New Roman" w:cs="Times New Roman"/>
          <w:noProof/>
          <w:sz w:val="24"/>
          <w:szCs w:val="24"/>
        </w:rPr>
        <w:t>.</w:t>
      </w:r>
    </w:p>
    <w:p w14:paraId="182851F0"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9A3634">
        <w:rPr>
          <w:rFonts w:ascii="Times New Roman" w:hAnsi="Times New Roman" w:cs="Times New Roman"/>
          <w:i/>
          <w:iCs/>
          <w:noProof/>
          <w:sz w:val="24"/>
          <w:szCs w:val="24"/>
        </w:rPr>
        <w:t>Transportation Research Procedia</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6</w:t>
      </w:r>
      <w:r w:rsidRPr="009A3634">
        <w:rPr>
          <w:rFonts w:ascii="Times New Roman" w:hAnsi="Times New Roman" w:cs="Times New Roman"/>
          <w:noProof/>
          <w:sz w:val="24"/>
          <w:szCs w:val="24"/>
        </w:rPr>
        <w:t>, 391–401.</w:t>
      </w:r>
    </w:p>
    <w:p w14:paraId="5DDC1A0F"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Planning, C. T., &amp; Transportation, U. S. D. of. (1997). </w:t>
      </w:r>
      <w:r w:rsidRPr="009A3634">
        <w:rPr>
          <w:rFonts w:ascii="Times New Roman" w:hAnsi="Times New Roman" w:cs="Times New Roman"/>
          <w:i/>
          <w:iCs/>
          <w:noProof/>
          <w:sz w:val="24"/>
          <w:szCs w:val="24"/>
        </w:rPr>
        <w:t>Transfer penalties in urban mode choice modeling</w:t>
      </w:r>
      <w:r w:rsidRPr="009A3634">
        <w:rPr>
          <w:rFonts w:ascii="Times New Roman" w:hAnsi="Times New Roman" w:cs="Times New Roman"/>
          <w:noProof/>
          <w:sz w:val="24"/>
          <w:szCs w:val="24"/>
        </w:rPr>
        <w:t>. US Dept. of Transportation.</w:t>
      </w:r>
    </w:p>
    <w:p w14:paraId="5FE0A24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Ren, F., &amp; Yao, L. (2007). Evaluation of passenger transfer efficiency of an urban public transportation terminal. In </w:t>
      </w:r>
      <w:r w:rsidRPr="009A3634">
        <w:rPr>
          <w:rFonts w:ascii="Times New Roman" w:hAnsi="Times New Roman" w:cs="Times New Roman"/>
          <w:i/>
          <w:iCs/>
          <w:noProof/>
          <w:sz w:val="24"/>
          <w:szCs w:val="24"/>
        </w:rPr>
        <w:t>IEEE Conference on Intelligent Transportation Systems, Proceedings, ITSC</w:t>
      </w:r>
      <w:r w:rsidRPr="009A3634">
        <w:rPr>
          <w:rFonts w:ascii="Times New Roman" w:hAnsi="Times New Roman" w:cs="Times New Roman"/>
          <w:noProof/>
          <w:sz w:val="24"/>
          <w:szCs w:val="24"/>
        </w:rPr>
        <w:t xml:space="preserve"> (pp. 436–441). IEEE. https://doi.org/10.1109/ITSC.2007.4357762</w:t>
      </w:r>
    </w:p>
    <w:p w14:paraId="47BEDFD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9A3634">
        <w:rPr>
          <w:rFonts w:ascii="Times New Roman" w:hAnsi="Times New Roman" w:cs="Times New Roman"/>
          <w:i/>
          <w:iCs/>
          <w:noProof/>
          <w:sz w:val="24"/>
          <w:szCs w:val="24"/>
        </w:rPr>
        <w:t>Journal of Urban Planning and Development</w:t>
      </w:r>
      <w:r w:rsidRPr="009A3634">
        <w:rPr>
          <w:rFonts w:ascii="Times New Roman" w:hAnsi="Times New Roman" w:cs="Times New Roman"/>
          <w:noProof/>
          <w:sz w:val="24"/>
          <w:szCs w:val="24"/>
        </w:rPr>
        <w:t xml:space="preserve">, </w:t>
      </w:r>
      <w:r w:rsidRPr="009A3634">
        <w:rPr>
          <w:rFonts w:ascii="Times New Roman" w:hAnsi="Times New Roman" w:cs="Times New Roman"/>
          <w:i/>
          <w:iCs/>
          <w:noProof/>
          <w:sz w:val="24"/>
          <w:szCs w:val="24"/>
        </w:rPr>
        <w:t>136</w:t>
      </w:r>
      <w:r w:rsidRPr="009A3634">
        <w:rPr>
          <w:rFonts w:ascii="Times New Roman" w:hAnsi="Times New Roman" w:cs="Times New Roman"/>
          <w:noProof/>
          <w:sz w:val="24"/>
          <w:szCs w:val="24"/>
        </w:rPr>
        <w:t>(4), 314–319. https://doi.org/10.1061/(ASCE)UP.1943-5444.0000028</w:t>
      </w:r>
    </w:p>
    <w:p w14:paraId="009E886A"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CE3F24B"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 xml:space="preserve">Walker, J. (2012). </w:t>
      </w:r>
      <w:r w:rsidRPr="009A3634">
        <w:rPr>
          <w:rFonts w:ascii="Times New Roman" w:hAnsi="Times New Roman" w:cs="Times New Roman"/>
          <w:i/>
          <w:iCs/>
          <w:noProof/>
          <w:sz w:val="24"/>
          <w:szCs w:val="24"/>
        </w:rPr>
        <w:t>Human transit: How clearer thinking about public transit can enrich our communities and our lives</w:t>
      </w:r>
      <w:r w:rsidRPr="009A3634">
        <w:rPr>
          <w:rFonts w:ascii="Times New Roman" w:hAnsi="Times New Roman" w:cs="Times New Roman"/>
          <w:noProof/>
          <w:sz w:val="24"/>
          <w:szCs w:val="24"/>
        </w:rPr>
        <w:t>. Island Press.</w:t>
      </w:r>
    </w:p>
    <w:p w14:paraId="2FD31265"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szCs w:val="24"/>
        </w:rPr>
      </w:pPr>
      <w:r w:rsidRPr="009A3634">
        <w:rPr>
          <w:rFonts w:ascii="Times New Roman" w:hAnsi="Times New Roman" w:cs="Times New Roman"/>
          <w:noProof/>
          <w:sz w:val="24"/>
          <w:szCs w:val="24"/>
        </w:rPr>
        <w:t>Wardman, M. (1998). A review of British evidence on the valuations of time and service quality.</w:t>
      </w:r>
    </w:p>
    <w:p w14:paraId="4F758841" w14:textId="77777777" w:rsidR="009A3634" w:rsidRPr="009A3634" w:rsidRDefault="009A3634" w:rsidP="009A3634">
      <w:pPr>
        <w:widowControl w:val="0"/>
        <w:autoSpaceDE w:val="0"/>
        <w:autoSpaceDN w:val="0"/>
        <w:adjustRightInd w:val="0"/>
        <w:spacing w:line="240" w:lineRule="auto"/>
        <w:ind w:left="480" w:hanging="480"/>
        <w:rPr>
          <w:rFonts w:ascii="Times New Roman" w:hAnsi="Times New Roman" w:cs="Times New Roman"/>
          <w:noProof/>
          <w:sz w:val="24"/>
        </w:rPr>
      </w:pPr>
      <w:r w:rsidRPr="009A3634">
        <w:rPr>
          <w:rFonts w:ascii="Times New Roman" w:hAnsi="Times New Roman" w:cs="Times New Roman"/>
          <w:noProof/>
          <w:sz w:val="24"/>
          <w:szCs w:val="24"/>
        </w:rPr>
        <w:t xml:space="preserve">Wardman, M., Hine, J., &amp; Stradling, S. (2001). Interchange and Travel Choice Volume 2. </w:t>
      </w:r>
      <w:r w:rsidRPr="009A3634">
        <w:rPr>
          <w:rFonts w:ascii="Times New Roman" w:hAnsi="Times New Roman" w:cs="Times New Roman"/>
          <w:i/>
          <w:iCs/>
          <w:noProof/>
          <w:sz w:val="24"/>
          <w:szCs w:val="24"/>
        </w:rPr>
        <w:t>Scottish Executive Central Research Unit</w:t>
      </w:r>
      <w:r w:rsidRPr="009A3634">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810943" w:rsidRDefault="00810943"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810943" w:rsidRDefault="00810943" w:rsidP="001A19D6">
      <w:pPr>
        <w:pStyle w:val="CommentText"/>
      </w:pPr>
    </w:p>
    <w:p w14:paraId="653D4748" w14:textId="77777777" w:rsidR="00810943" w:rsidRDefault="00810943"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810943" w:rsidRDefault="00810943" w:rsidP="001A19D6">
      <w:pPr>
        <w:pStyle w:val="CommentText"/>
      </w:pPr>
    </w:p>
    <w:p w14:paraId="005376B5" w14:textId="595E0AE8" w:rsidR="00810943" w:rsidRDefault="00810943"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810943" w:rsidRDefault="00810943" w:rsidP="001A19D6">
      <w:pPr>
        <w:pStyle w:val="CommentText"/>
      </w:pPr>
    </w:p>
    <w:p w14:paraId="79699326" w14:textId="4B1B4E0A" w:rsidR="00810943" w:rsidRDefault="00810943" w:rsidP="001A19D6">
      <w:pPr>
        <w:pStyle w:val="CommentText"/>
      </w:pPr>
      <w:r>
        <w:t>Are “find/found”, “investigate/investigated”, and other “action” verb also included in this genre?</w:t>
      </w:r>
    </w:p>
    <w:p w14:paraId="28EBBC45" w14:textId="76A268BF" w:rsidR="00810943" w:rsidRDefault="00810943">
      <w:pPr>
        <w:pStyle w:val="CommentText"/>
      </w:pPr>
    </w:p>
    <w:p w14:paraId="4F9964BE" w14:textId="718DBD1B" w:rsidR="00810943" w:rsidRDefault="00810943">
      <w:pPr>
        <w:pStyle w:val="CommentText"/>
      </w:pPr>
      <w:r>
        <w:t xml:space="preserve">One of my source: </w:t>
      </w:r>
      <w:hyperlink r:id="rId1" w:history="1">
        <w:r>
          <w:rPr>
            <w:rStyle w:val="Hyperlink"/>
          </w:rPr>
          <w:t>https://www.theclassroom.com/apa-style-recommend-using-present-tense-2072.html</w:t>
        </w:r>
      </w:hyperlink>
    </w:p>
    <w:p w14:paraId="659CAF17" w14:textId="46F5EFFA" w:rsidR="00810943" w:rsidRDefault="00810943">
      <w:pPr>
        <w:pStyle w:val="CommentText"/>
      </w:pPr>
    </w:p>
    <w:p w14:paraId="640435DD" w14:textId="77777777" w:rsidR="00810943" w:rsidRDefault="00810943">
      <w:pPr>
        <w:pStyle w:val="CommentText"/>
      </w:pPr>
    </w:p>
  </w:comment>
  <w:comment w:id="1" w:author="Liu, Luyu" w:date="2019-09-16T17:48:00Z" w:initials="LL">
    <w:p w14:paraId="10935CA5" w14:textId="3E5334EE" w:rsidR="00810943" w:rsidRDefault="00810943">
      <w:pPr>
        <w:pStyle w:val="CommentText"/>
      </w:pPr>
      <w:r>
        <w:rPr>
          <w:rStyle w:val="CommentReference"/>
        </w:rPr>
        <w:annotationRef/>
      </w:r>
      <w:r>
        <w:t>Again, you can see I am being inconsistent with myself. I changed the present to past tense.</w:t>
      </w:r>
    </w:p>
  </w:comment>
  <w:comment w:id="6" w:author="Luyu Liu" w:date="2019-09-14T15:13:00Z" w:initials="LL">
    <w:p w14:paraId="38D43401" w14:textId="0FD9D31A" w:rsidR="00810943" w:rsidRDefault="00810943">
      <w:pPr>
        <w:pStyle w:val="CommentText"/>
      </w:pPr>
      <w:r>
        <w:rPr>
          <w:rStyle w:val="CommentReference"/>
        </w:rPr>
        <w:annotationRef/>
      </w:r>
      <w:r>
        <w:t>This one is extra good. I think I will keep it.</w:t>
      </w:r>
    </w:p>
  </w:comment>
  <w:comment w:id="7" w:author="Luyu Liu" w:date="2019-09-14T15:17:00Z" w:initials="LL">
    <w:p w14:paraId="7A2479EF" w14:textId="3006875C" w:rsidR="00810943" w:rsidRDefault="00810943">
      <w:pPr>
        <w:pStyle w:val="CommentText"/>
      </w:pPr>
      <w:r>
        <w:rPr>
          <w:rStyle w:val="CommentReference"/>
        </w:rPr>
        <w:annotationRef/>
      </w:r>
      <w:r>
        <w:t>Although kind of cliché. So many people abused it since 1966. Try searching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301528" w14:textId="77777777" w:rsidR="006058CF" w:rsidRDefault="006058CF" w:rsidP="00491109">
      <w:pPr>
        <w:spacing w:after="0" w:line="240" w:lineRule="auto"/>
      </w:pPr>
      <w:r>
        <w:separator/>
      </w:r>
    </w:p>
  </w:endnote>
  <w:endnote w:type="continuationSeparator" w:id="0">
    <w:p w14:paraId="523F9A76" w14:textId="77777777" w:rsidR="006058CF" w:rsidRDefault="006058CF"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58F8E9" w14:textId="77777777" w:rsidR="006058CF" w:rsidRDefault="006058CF" w:rsidP="00491109">
      <w:pPr>
        <w:spacing w:after="0" w:line="240" w:lineRule="auto"/>
      </w:pPr>
      <w:r>
        <w:separator/>
      </w:r>
    </w:p>
  </w:footnote>
  <w:footnote w:type="continuationSeparator" w:id="0">
    <w:p w14:paraId="3AB5DE90" w14:textId="77777777" w:rsidR="006058CF" w:rsidRDefault="006058CF" w:rsidP="00491109">
      <w:pPr>
        <w:spacing w:after="0" w:line="240" w:lineRule="auto"/>
      </w:pPr>
      <w:r>
        <w:continuationSeparator/>
      </w:r>
    </w:p>
  </w:footnote>
  <w:footnote w:id="1">
    <w:p w14:paraId="221015B9" w14:textId="77777777" w:rsidR="00810943" w:rsidRDefault="00810943"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810943" w:rsidRDefault="00810943"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D0A"/>
    <w:rsid w:val="0001285C"/>
    <w:rsid w:val="00012CCF"/>
    <w:rsid w:val="000160C9"/>
    <w:rsid w:val="00020E6E"/>
    <w:rsid w:val="00020EE8"/>
    <w:rsid w:val="00025604"/>
    <w:rsid w:val="00027383"/>
    <w:rsid w:val="000314CB"/>
    <w:rsid w:val="000432D6"/>
    <w:rsid w:val="00044528"/>
    <w:rsid w:val="00051663"/>
    <w:rsid w:val="00054CF9"/>
    <w:rsid w:val="0005679C"/>
    <w:rsid w:val="00060006"/>
    <w:rsid w:val="00060139"/>
    <w:rsid w:val="00083253"/>
    <w:rsid w:val="00090499"/>
    <w:rsid w:val="0009498F"/>
    <w:rsid w:val="000A3416"/>
    <w:rsid w:val="000B5297"/>
    <w:rsid w:val="000D1429"/>
    <w:rsid w:val="000E31F0"/>
    <w:rsid w:val="000F2F58"/>
    <w:rsid w:val="00106441"/>
    <w:rsid w:val="00110835"/>
    <w:rsid w:val="0014344D"/>
    <w:rsid w:val="001460DE"/>
    <w:rsid w:val="00147139"/>
    <w:rsid w:val="00147B9C"/>
    <w:rsid w:val="0016016F"/>
    <w:rsid w:val="00162E19"/>
    <w:rsid w:val="00165261"/>
    <w:rsid w:val="00171F17"/>
    <w:rsid w:val="00177107"/>
    <w:rsid w:val="00180A03"/>
    <w:rsid w:val="00191015"/>
    <w:rsid w:val="0019318E"/>
    <w:rsid w:val="001A19D6"/>
    <w:rsid w:val="001B7FD9"/>
    <w:rsid w:val="001C3C4B"/>
    <w:rsid w:val="001C3E5F"/>
    <w:rsid w:val="001C5D7C"/>
    <w:rsid w:val="001C7402"/>
    <w:rsid w:val="001D50EA"/>
    <w:rsid w:val="001E2934"/>
    <w:rsid w:val="001F369C"/>
    <w:rsid w:val="00201149"/>
    <w:rsid w:val="00210A6D"/>
    <w:rsid w:val="00213852"/>
    <w:rsid w:val="002206A3"/>
    <w:rsid w:val="002227E9"/>
    <w:rsid w:val="00226FEF"/>
    <w:rsid w:val="00227FAE"/>
    <w:rsid w:val="00231898"/>
    <w:rsid w:val="00243B34"/>
    <w:rsid w:val="00244F2B"/>
    <w:rsid w:val="00247565"/>
    <w:rsid w:val="00255D0B"/>
    <w:rsid w:val="002637A9"/>
    <w:rsid w:val="00271F0F"/>
    <w:rsid w:val="0027552E"/>
    <w:rsid w:val="00285491"/>
    <w:rsid w:val="002862FA"/>
    <w:rsid w:val="00291A50"/>
    <w:rsid w:val="002A02F6"/>
    <w:rsid w:val="002A2652"/>
    <w:rsid w:val="002A288D"/>
    <w:rsid w:val="002A3B4D"/>
    <w:rsid w:val="002A3C21"/>
    <w:rsid w:val="002A437F"/>
    <w:rsid w:val="002B2F62"/>
    <w:rsid w:val="002B6676"/>
    <w:rsid w:val="002C6465"/>
    <w:rsid w:val="002D0271"/>
    <w:rsid w:val="002D3620"/>
    <w:rsid w:val="002D650B"/>
    <w:rsid w:val="002E2EEE"/>
    <w:rsid w:val="002F0890"/>
    <w:rsid w:val="002F2237"/>
    <w:rsid w:val="002F5E04"/>
    <w:rsid w:val="002F6FC7"/>
    <w:rsid w:val="002F7194"/>
    <w:rsid w:val="00306A7A"/>
    <w:rsid w:val="00320E90"/>
    <w:rsid w:val="00326289"/>
    <w:rsid w:val="003477BB"/>
    <w:rsid w:val="00352D33"/>
    <w:rsid w:val="00353D07"/>
    <w:rsid w:val="00357E31"/>
    <w:rsid w:val="0036174A"/>
    <w:rsid w:val="00361813"/>
    <w:rsid w:val="0037699F"/>
    <w:rsid w:val="003816A2"/>
    <w:rsid w:val="00382312"/>
    <w:rsid w:val="00391233"/>
    <w:rsid w:val="00391F8C"/>
    <w:rsid w:val="00393809"/>
    <w:rsid w:val="003A25E3"/>
    <w:rsid w:val="003A31FB"/>
    <w:rsid w:val="003A33CD"/>
    <w:rsid w:val="003A4266"/>
    <w:rsid w:val="003B0CDB"/>
    <w:rsid w:val="003C700A"/>
    <w:rsid w:val="003D2880"/>
    <w:rsid w:val="003D536A"/>
    <w:rsid w:val="003E4675"/>
    <w:rsid w:val="003F507F"/>
    <w:rsid w:val="003F5491"/>
    <w:rsid w:val="003F636D"/>
    <w:rsid w:val="00430E2C"/>
    <w:rsid w:val="00431424"/>
    <w:rsid w:val="0044586E"/>
    <w:rsid w:val="004521CF"/>
    <w:rsid w:val="0045276C"/>
    <w:rsid w:val="0046248B"/>
    <w:rsid w:val="004652DA"/>
    <w:rsid w:val="00472A88"/>
    <w:rsid w:val="00473EB9"/>
    <w:rsid w:val="00477FBA"/>
    <w:rsid w:val="00480DB5"/>
    <w:rsid w:val="0048485F"/>
    <w:rsid w:val="00491109"/>
    <w:rsid w:val="004B128D"/>
    <w:rsid w:val="004B5818"/>
    <w:rsid w:val="004B5947"/>
    <w:rsid w:val="004C0F86"/>
    <w:rsid w:val="004C5541"/>
    <w:rsid w:val="004C6E4E"/>
    <w:rsid w:val="004C7134"/>
    <w:rsid w:val="004D436F"/>
    <w:rsid w:val="004E216B"/>
    <w:rsid w:val="004E29CA"/>
    <w:rsid w:val="004E5439"/>
    <w:rsid w:val="004F597B"/>
    <w:rsid w:val="004F7277"/>
    <w:rsid w:val="005001C6"/>
    <w:rsid w:val="0050213F"/>
    <w:rsid w:val="005065B2"/>
    <w:rsid w:val="00511CC7"/>
    <w:rsid w:val="00513250"/>
    <w:rsid w:val="0051744E"/>
    <w:rsid w:val="00542F21"/>
    <w:rsid w:val="00544F9C"/>
    <w:rsid w:val="00547D24"/>
    <w:rsid w:val="00551745"/>
    <w:rsid w:val="005612B6"/>
    <w:rsid w:val="00573633"/>
    <w:rsid w:val="00576480"/>
    <w:rsid w:val="005904FB"/>
    <w:rsid w:val="00591EC6"/>
    <w:rsid w:val="00596D0C"/>
    <w:rsid w:val="005A008E"/>
    <w:rsid w:val="005A3D83"/>
    <w:rsid w:val="005B44A0"/>
    <w:rsid w:val="005B5EC7"/>
    <w:rsid w:val="005C247B"/>
    <w:rsid w:val="005D5F09"/>
    <w:rsid w:val="005D716C"/>
    <w:rsid w:val="005E2458"/>
    <w:rsid w:val="005E6E46"/>
    <w:rsid w:val="006029F5"/>
    <w:rsid w:val="006058CF"/>
    <w:rsid w:val="0061064E"/>
    <w:rsid w:val="00611554"/>
    <w:rsid w:val="00612C75"/>
    <w:rsid w:val="00613BB2"/>
    <w:rsid w:val="0062737A"/>
    <w:rsid w:val="00627943"/>
    <w:rsid w:val="00633C3B"/>
    <w:rsid w:val="00636DD3"/>
    <w:rsid w:val="00637433"/>
    <w:rsid w:val="0064001C"/>
    <w:rsid w:val="006470DC"/>
    <w:rsid w:val="00653EEA"/>
    <w:rsid w:val="006557CF"/>
    <w:rsid w:val="00664047"/>
    <w:rsid w:val="00672AAC"/>
    <w:rsid w:val="0069432C"/>
    <w:rsid w:val="00695342"/>
    <w:rsid w:val="006A47F4"/>
    <w:rsid w:val="006A5BD9"/>
    <w:rsid w:val="006B6338"/>
    <w:rsid w:val="006B7A0F"/>
    <w:rsid w:val="006E55F8"/>
    <w:rsid w:val="006F4087"/>
    <w:rsid w:val="007009F8"/>
    <w:rsid w:val="0070254D"/>
    <w:rsid w:val="00713465"/>
    <w:rsid w:val="00713AF0"/>
    <w:rsid w:val="00722546"/>
    <w:rsid w:val="00725C1C"/>
    <w:rsid w:val="007418B7"/>
    <w:rsid w:val="007450D9"/>
    <w:rsid w:val="00762DC7"/>
    <w:rsid w:val="007712B2"/>
    <w:rsid w:val="007717B7"/>
    <w:rsid w:val="007847AC"/>
    <w:rsid w:val="00785A85"/>
    <w:rsid w:val="00792827"/>
    <w:rsid w:val="007929D8"/>
    <w:rsid w:val="007A17F0"/>
    <w:rsid w:val="007A5860"/>
    <w:rsid w:val="007B000E"/>
    <w:rsid w:val="007B10B4"/>
    <w:rsid w:val="007C5F03"/>
    <w:rsid w:val="007F3CD5"/>
    <w:rsid w:val="007F5341"/>
    <w:rsid w:val="007F7D33"/>
    <w:rsid w:val="00810943"/>
    <w:rsid w:val="008144BF"/>
    <w:rsid w:val="008174DB"/>
    <w:rsid w:val="00825B5C"/>
    <w:rsid w:val="008345E7"/>
    <w:rsid w:val="00841013"/>
    <w:rsid w:val="00844950"/>
    <w:rsid w:val="008570B5"/>
    <w:rsid w:val="00862190"/>
    <w:rsid w:val="00866338"/>
    <w:rsid w:val="008A16AD"/>
    <w:rsid w:val="008A1962"/>
    <w:rsid w:val="008A2D27"/>
    <w:rsid w:val="008A2E78"/>
    <w:rsid w:val="008A59A6"/>
    <w:rsid w:val="008B1438"/>
    <w:rsid w:val="008B22CD"/>
    <w:rsid w:val="008B26B5"/>
    <w:rsid w:val="008B30F1"/>
    <w:rsid w:val="008B54C9"/>
    <w:rsid w:val="008C2341"/>
    <w:rsid w:val="008D27A4"/>
    <w:rsid w:val="008F796D"/>
    <w:rsid w:val="00901341"/>
    <w:rsid w:val="0090604C"/>
    <w:rsid w:val="0093017D"/>
    <w:rsid w:val="009316ED"/>
    <w:rsid w:val="0094217E"/>
    <w:rsid w:val="00944153"/>
    <w:rsid w:val="00955A21"/>
    <w:rsid w:val="009568F2"/>
    <w:rsid w:val="009578C7"/>
    <w:rsid w:val="0096524C"/>
    <w:rsid w:val="009703A5"/>
    <w:rsid w:val="009A3634"/>
    <w:rsid w:val="009A4F28"/>
    <w:rsid w:val="009C05A6"/>
    <w:rsid w:val="009C26A6"/>
    <w:rsid w:val="009D104A"/>
    <w:rsid w:val="009D5AFF"/>
    <w:rsid w:val="009D6E9B"/>
    <w:rsid w:val="009D718A"/>
    <w:rsid w:val="009E0D57"/>
    <w:rsid w:val="009E1647"/>
    <w:rsid w:val="009E2D3B"/>
    <w:rsid w:val="00A02956"/>
    <w:rsid w:val="00A07C9B"/>
    <w:rsid w:val="00A1480C"/>
    <w:rsid w:val="00A15661"/>
    <w:rsid w:val="00A250CA"/>
    <w:rsid w:val="00A27817"/>
    <w:rsid w:val="00A44D75"/>
    <w:rsid w:val="00A44DB0"/>
    <w:rsid w:val="00A45F7A"/>
    <w:rsid w:val="00A52740"/>
    <w:rsid w:val="00A563CC"/>
    <w:rsid w:val="00A84EB0"/>
    <w:rsid w:val="00A856E7"/>
    <w:rsid w:val="00A87E72"/>
    <w:rsid w:val="00AA1116"/>
    <w:rsid w:val="00AA2B22"/>
    <w:rsid w:val="00AA6E76"/>
    <w:rsid w:val="00AB06B7"/>
    <w:rsid w:val="00AC1265"/>
    <w:rsid w:val="00AC57AE"/>
    <w:rsid w:val="00AC5CC1"/>
    <w:rsid w:val="00AD4EC7"/>
    <w:rsid w:val="00AD59F3"/>
    <w:rsid w:val="00AD66C6"/>
    <w:rsid w:val="00AE271D"/>
    <w:rsid w:val="00AE6DCC"/>
    <w:rsid w:val="00AF1CCE"/>
    <w:rsid w:val="00AF2754"/>
    <w:rsid w:val="00B05DA5"/>
    <w:rsid w:val="00B1197D"/>
    <w:rsid w:val="00B132C5"/>
    <w:rsid w:val="00B257BE"/>
    <w:rsid w:val="00B427F1"/>
    <w:rsid w:val="00B53162"/>
    <w:rsid w:val="00B53413"/>
    <w:rsid w:val="00B60398"/>
    <w:rsid w:val="00B66BD0"/>
    <w:rsid w:val="00B86D99"/>
    <w:rsid w:val="00B91863"/>
    <w:rsid w:val="00B95DD2"/>
    <w:rsid w:val="00BA1744"/>
    <w:rsid w:val="00BA7F8C"/>
    <w:rsid w:val="00BB19B6"/>
    <w:rsid w:val="00BB22E1"/>
    <w:rsid w:val="00BB32B0"/>
    <w:rsid w:val="00BC07B9"/>
    <w:rsid w:val="00BC0D9A"/>
    <w:rsid w:val="00BD5C25"/>
    <w:rsid w:val="00BD79A8"/>
    <w:rsid w:val="00BE0CF2"/>
    <w:rsid w:val="00BE2D3F"/>
    <w:rsid w:val="00BE3230"/>
    <w:rsid w:val="00BE48BA"/>
    <w:rsid w:val="00BE708E"/>
    <w:rsid w:val="00BF3154"/>
    <w:rsid w:val="00C04ADB"/>
    <w:rsid w:val="00C130B1"/>
    <w:rsid w:val="00C13946"/>
    <w:rsid w:val="00C17E21"/>
    <w:rsid w:val="00C2365A"/>
    <w:rsid w:val="00C3043C"/>
    <w:rsid w:val="00C344B6"/>
    <w:rsid w:val="00C34D92"/>
    <w:rsid w:val="00C41A20"/>
    <w:rsid w:val="00C43F58"/>
    <w:rsid w:val="00C442D5"/>
    <w:rsid w:val="00C44A32"/>
    <w:rsid w:val="00C45CD0"/>
    <w:rsid w:val="00C50311"/>
    <w:rsid w:val="00C53F98"/>
    <w:rsid w:val="00C611DB"/>
    <w:rsid w:val="00C71854"/>
    <w:rsid w:val="00C72906"/>
    <w:rsid w:val="00C8090A"/>
    <w:rsid w:val="00C80DB3"/>
    <w:rsid w:val="00C96D68"/>
    <w:rsid w:val="00CA1941"/>
    <w:rsid w:val="00CA7A07"/>
    <w:rsid w:val="00CB0BBA"/>
    <w:rsid w:val="00CB5BB1"/>
    <w:rsid w:val="00CC4CB4"/>
    <w:rsid w:val="00CC6315"/>
    <w:rsid w:val="00CC63AF"/>
    <w:rsid w:val="00CC63C1"/>
    <w:rsid w:val="00CD172D"/>
    <w:rsid w:val="00CE4ABD"/>
    <w:rsid w:val="00CF0043"/>
    <w:rsid w:val="00CF2F0F"/>
    <w:rsid w:val="00D0135A"/>
    <w:rsid w:val="00D07DA3"/>
    <w:rsid w:val="00D13DF5"/>
    <w:rsid w:val="00D261DA"/>
    <w:rsid w:val="00D44295"/>
    <w:rsid w:val="00D44B0A"/>
    <w:rsid w:val="00D46DC2"/>
    <w:rsid w:val="00D5271F"/>
    <w:rsid w:val="00D53349"/>
    <w:rsid w:val="00D574E9"/>
    <w:rsid w:val="00D601B9"/>
    <w:rsid w:val="00D645BB"/>
    <w:rsid w:val="00D7087B"/>
    <w:rsid w:val="00D736FF"/>
    <w:rsid w:val="00D84C7E"/>
    <w:rsid w:val="00D865EB"/>
    <w:rsid w:val="00D86B9D"/>
    <w:rsid w:val="00DA022C"/>
    <w:rsid w:val="00DA3081"/>
    <w:rsid w:val="00DA7F9A"/>
    <w:rsid w:val="00DB162D"/>
    <w:rsid w:val="00DB56FB"/>
    <w:rsid w:val="00DC5A96"/>
    <w:rsid w:val="00DC63E1"/>
    <w:rsid w:val="00DC7754"/>
    <w:rsid w:val="00DD750E"/>
    <w:rsid w:val="00DE630A"/>
    <w:rsid w:val="00DE6C80"/>
    <w:rsid w:val="00DE7BF3"/>
    <w:rsid w:val="00DF188E"/>
    <w:rsid w:val="00DF222A"/>
    <w:rsid w:val="00DF5E3D"/>
    <w:rsid w:val="00E02949"/>
    <w:rsid w:val="00E07817"/>
    <w:rsid w:val="00E15D87"/>
    <w:rsid w:val="00E22DA2"/>
    <w:rsid w:val="00E23B3D"/>
    <w:rsid w:val="00E30BF7"/>
    <w:rsid w:val="00E402D3"/>
    <w:rsid w:val="00E419B3"/>
    <w:rsid w:val="00E47677"/>
    <w:rsid w:val="00E61140"/>
    <w:rsid w:val="00E66DC6"/>
    <w:rsid w:val="00E728CC"/>
    <w:rsid w:val="00E735FF"/>
    <w:rsid w:val="00E73B7E"/>
    <w:rsid w:val="00E73CE1"/>
    <w:rsid w:val="00E9570C"/>
    <w:rsid w:val="00EB3462"/>
    <w:rsid w:val="00EB36E9"/>
    <w:rsid w:val="00EB5A7E"/>
    <w:rsid w:val="00EC1384"/>
    <w:rsid w:val="00EC6FFD"/>
    <w:rsid w:val="00ED0F49"/>
    <w:rsid w:val="00EE312A"/>
    <w:rsid w:val="00EE48E5"/>
    <w:rsid w:val="00F00249"/>
    <w:rsid w:val="00F145D6"/>
    <w:rsid w:val="00F15D4C"/>
    <w:rsid w:val="00F17C4A"/>
    <w:rsid w:val="00F2122B"/>
    <w:rsid w:val="00F24C26"/>
    <w:rsid w:val="00F32C97"/>
    <w:rsid w:val="00F440AF"/>
    <w:rsid w:val="00F46FDC"/>
    <w:rsid w:val="00F510D6"/>
    <w:rsid w:val="00F5671C"/>
    <w:rsid w:val="00F63977"/>
    <w:rsid w:val="00F657CD"/>
    <w:rsid w:val="00F719D0"/>
    <w:rsid w:val="00F7253F"/>
    <w:rsid w:val="00F75DE6"/>
    <w:rsid w:val="00F76B38"/>
    <w:rsid w:val="00F851B8"/>
    <w:rsid w:val="00FB6085"/>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6.jpe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Luyu\academic\transfer_risk\transfer\doc\APC-GTF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5.2770448548812667E-2"/>
          <c:w val="0.9190529308836396"/>
          <c:h val="0.72639523441675802"/>
        </c:manualLayout>
      </c:layout>
      <c:barChart>
        <c:barDir val="col"/>
        <c:grouping val="clustered"/>
        <c:varyColors val="0"/>
        <c:ser>
          <c:idx val="0"/>
          <c:order val="0"/>
          <c:tx>
            <c:strRef>
              <c:f>month_merge!$B$1</c:f>
              <c:strCache>
                <c:ptCount val="1"/>
                <c:pt idx="0">
                  <c:v>Average Total Time Penalty (minutes) with original GTFS</c:v>
                </c:pt>
              </c:strCache>
            </c:strRef>
          </c:tx>
          <c:spPr>
            <a:solidFill>
              <a:schemeClr val="accent1"/>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B$2:$B$12</c:f>
              <c:numCache>
                <c:formatCode>General</c:formatCode>
                <c:ptCount val="11"/>
                <c:pt idx="0">
                  <c:v>3.3888333333333334</c:v>
                </c:pt>
                <c:pt idx="1">
                  <c:v>3.1751666666666667</c:v>
                </c:pt>
                <c:pt idx="2">
                  <c:v>3.5666666666666669</c:v>
                </c:pt>
                <c:pt idx="3">
                  <c:v>3.9994999999999998</c:v>
                </c:pt>
                <c:pt idx="4">
                  <c:v>3.2701666666666669</c:v>
                </c:pt>
                <c:pt idx="5">
                  <c:v>3.4356666666666666</c:v>
                </c:pt>
                <c:pt idx="6">
                  <c:v>5.3448333333333329</c:v>
                </c:pt>
                <c:pt idx="7">
                  <c:v>3.0766666666666667</c:v>
                </c:pt>
                <c:pt idx="8">
                  <c:v>4.1661666666666664</c:v>
                </c:pt>
                <c:pt idx="9">
                  <c:v>4.1091666666666669</c:v>
                </c:pt>
                <c:pt idx="10">
                  <c:v>2.2314999999999996</c:v>
                </c:pt>
              </c:numCache>
            </c:numRef>
          </c:val>
          <c:extLst>
            <c:ext xmlns:c16="http://schemas.microsoft.com/office/drawing/2014/chart" uri="{C3380CC4-5D6E-409C-BE32-E72D297353CC}">
              <c16:uniqueId val="{00000000-BEC8-4D1B-AA50-C972CFD37D48}"/>
            </c:ext>
          </c:extLst>
        </c:ser>
        <c:ser>
          <c:idx val="1"/>
          <c:order val="1"/>
          <c:tx>
            <c:strRef>
              <c:f>month_merge!$C$1</c:f>
              <c:strCache>
                <c:ptCount val="1"/>
                <c:pt idx="0">
                  <c:v>Transfer Risk (%) with original GTFS</c:v>
                </c:pt>
              </c:strCache>
            </c:strRef>
          </c:tx>
          <c:spPr>
            <a:solidFill>
              <a:schemeClr val="accent2"/>
            </a:solid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C$2:$C$12</c:f>
              <c:numCache>
                <c:formatCode>General</c:formatCode>
                <c:ptCount val="11"/>
                <c:pt idx="0">
                  <c:v>6.58</c:v>
                </c:pt>
                <c:pt idx="1">
                  <c:v>6.34</c:v>
                </c:pt>
                <c:pt idx="2">
                  <c:v>6.98</c:v>
                </c:pt>
                <c:pt idx="3">
                  <c:v>7.66</c:v>
                </c:pt>
                <c:pt idx="4">
                  <c:v>6.2</c:v>
                </c:pt>
                <c:pt idx="5">
                  <c:v>6.78</c:v>
                </c:pt>
                <c:pt idx="6">
                  <c:v>10.01</c:v>
                </c:pt>
                <c:pt idx="7">
                  <c:v>5.74</c:v>
                </c:pt>
                <c:pt idx="8">
                  <c:v>7.9600000000000009</c:v>
                </c:pt>
                <c:pt idx="9">
                  <c:v>8.0500000000000007</c:v>
                </c:pt>
                <c:pt idx="10">
                  <c:v>4.78</c:v>
                </c:pt>
              </c:numCache>
            </c:numRef>
          </c:val>
          <c:extLst>
            <c:ext xmlns:c16="http://schemas.microsoft.com/office/drawing/2014/chart" uri="{C3380CC4-5D6E-409C-BE32-E72D297353CC}">
              <c16:uniqueId val="{00000001-BEC8-4D1B-AA50-C972CFD37D48}"/>
            </c:ext>
          </c:extLst>
        </c:ser>
        <c:ser>
          <c:idx val="2"/>
          <c:order val="2"/>
          <c:tx>
            <c:strRef>
              <c:f>month_merge!$H$1</c:f>
              <c:strCache>
                <c:ptCount val="1"/>
                <c:pt idx="0">
                  <c:v>Average Total Time Penalty (minutes) with APC-GTFS</c:v>
                </c:pt>
              </c:strCache>
            </c:strRef>
          </c:tx>
          <c:spPr>
            <a:pattFill prst="wdDnDiag">
              <a:fgClr>
                <a:schemeClr val="accent1"/>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H$2:$H$13</c:f>
              <c:numCache>
                <c:formatCode>General</c:formatCode>
                <c:ptCount val="12"/>
                <c:pt idx="3">
                  <c:v>4.9178333333333333</c:v>
                </c:pt>
                <c:pt idx="4">
                  <c:v>3.9084999999999996</c:v>
                </c:pt>
                <c:pt idx="5">
                  <c:v>4.2545000000000002</c:v>
                </c:pt>
                <c:pt idx="6">
                  <c:v>6.0679999999999996</c:v>
                </c:pt>
                <c:pt idx="7">
                  <c:v>3.6955</c:v>
                </c:pt>
                <c:pt idx="8">
                  <c:v>4.7540000000000004</c:v>
                </c:pt>
                <c:pt idx="9">
                  <c:v>4.6979999999999995</c:v>
                </c:pt>
                <c:pt idx="10">
                  <c:v>3.1671666666666667</c:v>
                </c:pt>
                <c:pt idx="11">
                  <c:v>2.7395</c:v>
                </c:pt>
              </c:numCache>
            </c:numRef>
          </c:val>
          <c:extLst>
            <c:ext xmlns:c16="http://schemas.microsoft.com/office/drawing/2014/chart" uri="{C3380CC4-5D6E-409C-BE32-E72D297353CC}">
              <c16:uniqueId val="{00000002-BEC8-4D1B-AA50-C972CFD37D48}"/>
            </c:ext>
          </c:extLst>
        </c:ser>
        <c:ser>
          <c:idx val="3"/>
          <c:order val="3"/>
          <c:tx>
            <c:strRef>
              <c:f>month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month_merge!$A$2:$A$13</c:f>
              <c:strCache>
                <c:ptCount val="12"/>
                <c:pt idx="0">
                  <c:v>Feb</c:v>
                </c:pt>
                <c:pt idx="1">
                  <c:v>Mar</c:v>
                </c:pt>
                <c:pt idx="2">
                  <c:v>Apr</c:v>
                </c:pt>
                <c:pt idx="3">
                  <c:v>May</c:v>
                </c:pt>
                <c:pt idx="4">
                  <c:v>Jun</c:v>
                </c:pt>
                <c:pt idx="5">
                  <c:v>Jul</c:v>
                </c:pt>
                <c:pt idx="6">
                  <c:v>Aug</c:v>
                </c:pt>
                <c:pt idx="7">
                  <c:v>Sep</c:v>
                </c:pt>
                <c:pt idx="8">
                  <c:v>Oct</c:v>
                </c:pt>
                <c:pt idx="9">
                  <c:v>Nov</c:v>
                </c:pt>
                <c:pt idx="10">
                  <c:v>Dec</c:v>
                </c:pt>
                <c:pt idx="11">
                  <c:v>Jan</c:v>
                </c:pt>
              </c:strCache>
            </c:strRef>
          </c:cat>
          <c:val>
            <c:numRef>
              <c:f>month_merge!$I$2:$I$13</c:f>
              <c:numCache>
                <c:formatCode>General</c:formatCode>
                <c:ptCount val="12"/>
                <c:pt idx="3">
                  <c:v>9.1999999999999993</c:v>
                </c:pt>
                <c:pt idx="4">
                  <c:v>7.24</c:v>
                </c:pt>
                <c:pt idx="5">
                  <c:v>8.15</c:v>
                </c:pt>
                <c:pt idx="6">
                  <c:v>11.27</c:v>
                </c:pt>
                <c:pt idx="7">
                  <c:v>6.8500000000000005</c:v>
                </c:pt>
                <c:pt idx="8">
                  <c:v>9.0399999999999991</c:v>
                </c:pt>
                <c:pt idx="9">
                  <c:v>9.1300000000000008</c:v>
                </c:pt>
                <c:pt idx="10">
                  <c:v>6.34</c:v>
                </c:pt>
                <c:pt idx="11">
                  <c:v>5.7799999999999994</c:v>
                </c:pt>
              </c:numCache>
            </c:numRef>
          </c:val>
          <c:extLst>
            <c:ext xmlns:c16="http://schemas.microsoft.com/office/drawing/2014/chart" uri="{C3380CC4-5D6E-409C-BE32-E72D297353CC}">
              <c16:uniqueId val="{00000003-BEC8-4D1B-AA50-C972CFD37D48}"/>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layout>
        <c:manualLayout>
          <c:xMode val="edge"/>
          <c:yMode val="edge"/>
          <c:x val="9.8214311752697583E-2"/>
          <c:y val="0.85880750873998746"/>
          <c:w val="0.89847860163312931"/>
          <c:h val="0.1382219342994694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484106153397494E-2"/>
          <c:y val="7.1428571428571425E-2"/>
          <c:w val="0.9190529308836396"/>
          <c:h val="0.66899310706042614"/>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1"/>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7F37-486D-AA99-19D8902FDC87}"/>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7F37-486D-AA99-19D8902FDC87}"/>
            </c:ext>
          </c:extLst>
        </c:ser>
        <c:ser>
          <c:idx val="2"/>
          <c:order val="2"/>
          <c:tx>
            <c:strRef>
              <c:f>weekday_merge!$H$1</c:f>
              <c:strCache>
                <c:ptCount val="1"/>
                <c:pt idx="0">
                  <c:v>Average Total Time Penalty (minutes) with APC-GTFS</c:v>
                </c:pt>
              </c:strCache>
            </c:strRef>
          </c:tx>
          <c:spPr>
            <a:pattFill prst="wdUpDiag">
              <a:fgClr>
                <a:schemeClr val="accent1"/>
              </a:fgClr>
              <a:bgClr>
                <a:schemeClr val="bg1"/>
              </a:bgClr>
            </a:pattFill>
            <a:ln cap="rnd">
              <a:noFill/>
              <a:prstDash val="solid"/>
            </a:ln>
            <a:effectLst/>
          </c:spPr>
          <c:invertIfNegative val="1"/>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7F37-486D-AA99-19D8902FDC87}"/>
            </c:ext>
          </c:extLst>
        </c:ser>
        <c:ser>
          <c:idx val="3"/>
          <c:order val="3"/>
          <c:tx>
            <c:strRef>
              <c:f>weekday_merge!$I$1</c:f>
              <c:strCache>
                <c:ptCount val="1"/>
                <c:pt idx="0">
                  <c:v>Transfer Risk (%) with APC-GTFS</c:v>
                </c:pt>
              </c:strCache>
            </c:strRef>
          </c:tx>
          <c:spPr>
            <a:pattFill prst="wdUp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7F37-486D-AA99-19D8902FDC87}"/>
            </c:ext>
          </c:extLst>
        </c:ser>
        <c:dLbls>
          <c:showLegendKey val="0"/>
          <c:showVal val="0"/>
          <c:showCatName val="0"/>
          <c:showSerName val="0"/>
          <c:showPercent val="0"/>
          <c:showBubbleSize val="0"/>
        </c:dLbls>
        <c:gapWidth val="219"/>
        <c:overlap val="-27"/>
        <c:axId val="513125232"/>
        <c:axId val="513117360"/>
      </c:barChart>
      <c:catAx>
        <c:axId val="51312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17360"/>
        <c:crosses val="autoZero"/>
        <c:auto val="1"/>
        <c:lblAlgn val="ctr"/>
        <c:lblOffset val="100"/>
        <c:noMultiLvlLbl val="0"/>
      </c:catAx>
      <c:valAx>
        <c:axId val="51311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25232"/>
        <c:crosses val="autoZero"/>
        <c:crossBetween val="between"/>
      </c:valAx>
      <c:spPr>
        <a:noFill/>
        <a:ln>
          <a:noFill/>
        </a:ln>
        <a:effectLst/>
      </c:spPr>
    </c:plotArea>
    <c:legend>
      <c:legendPos val="b"/>
      <c:layout>
        <c:manualLayout>
          <c:xMode val="edge"/>
          <c:yMode val="edge"/>
          <c:x val="9.1738298337707788E-2"/>
          <c:y val="0.84888945699969331"/>
          <c:w val="0.89930683143773693"/>
          <c:h val="0.1493066491688538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06882473024207E-2"/>
          <c:y val="5.8001581861323488E-2"/>
          <c:w val="0.85104549431321086"/>
          <c:h val="0.68362026194128833"/>
        </c:manualLayout>
      </c:layout>
      <c:lineChart>
        <c:grouping val="standard"/>
        <c:varyColors val="0"/>
        <c:ser>
          <c:idx val="2"/>
          <c:order val="1"/>
          <c:tx>
            <c:strRef>
              <c:f>hour_merge!$G$1</c:f>
              <c:strCache>
                <c:ptCount val="1"/>
                <c:pt idx="0">
                  <c:v>Average Total Time Penalty (minutes) with APC-GTFS</c:v>
                </c:pt>
              </c:strCache>
            </c:strRef>
          </c:tx>
          <c:spPr>
            <a:ln w="19050" cap="rnd">
              <a:solidFill>
                <a:schemeClr val="accent1"/>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G$2:$G$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1C21-4197-B5AE-C4E03FEFEC05}"/>
            </c:ext>
          </c:extLst>
        </c:ser>
        <c:ser>
          <c:idx val="3"/>
          <c:order val="2"/>
          <c:tx>
            <c:strRef>
              <c:f>hour_merge!$H$1</c:f>
              <c:strCache>
                <c:ptCount val="1"/>
                <c:pt idx="0">
                  <c:v>Transfer Risk (%) with APC-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1C21-4197-B5AE-C4E03FEFEC05}"/>
            </c:ext>
          </c:extLst>
        </c:ser>
        <c:ser>
          <c:idx val="0"/>
          <c:order val="3"/>
          <c:tx>
            <c:strRef>
              <c:f>hour_merge!$B$1</c:f>
              <c:strCache>
                <c:ptCount val="1"/>
                <c:pt idx="0">
                  <c:v>Average Total Time Penalty (minutes) with original GTFS</c:v>
                </c:pt>
              </c:strCache>
            </c:strRef>
          </c:tx>
          <c:spPr>
            <a:ln w="19050" cap="rnd">
              <a:solidFill>
                <a:schemeClr val="accent1"/>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B$2:$B$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1"/>
          <c:extLst>
            <c:ext xmlns:c16="http://schemas.microsoft.com/office/drawing/2014/chart" uri="{C3380CC4-5D6E-409C-BE32-E72D297353CC}">
              <c16:uniqueId val="{00000002-1C21-4197-B5AE-C4E03FEFEC05}"/>
            </c:ext>
          </c:extLst>
        </c:ser>
        <c:dLbls>
          <c:showLegendKey val="0"/>
          <c:showVal val="0"/>
          <c:showCatName val="0"/>
          <c:showSerName val="0"/>
          <c:showPercent val="0"/>
          <c:showBubbleSize val="0"/>
        </c:dLbls>
        <c:marker val="1"/>
        <c:smooth val="0"/>
        <c:axId val="453587528"/>
        <c:axId val="453588840"/>
      </c:lineChart>
      <c:lineChart>
        <c:grouping val="standard"/>
        <c:varyColors val="0"/>
        <c:ser>
          <c:idx val="1"/>
          <c:order val="0"/>
          <c:tx>
            <c:strRef>
              <c:f>hour_merge!$C$1</c:f>
              <c:strCache>
                <c:ptCount val="1"/>
                <c:pt idx="0">
                  <c:v>Transfer Risk (%) with original 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1"/>
          <c:extLst>
            <c:ext xmlns:c16="http://schemas.microsoft.com/office/drawing/2014/chart" uri="{C3380CC4-5D6E-409C-BE32-E72D297353CC}">
              <c16:uniqueId val="{00000003-1C21-4197-B5AE-C4E03FEFEC05}"/>
            </c:ext>
          </c:extLst>
        </c:ser>
        <c:dLbls>
          <c:showLegendKey val="0"/>
          <c:showVal val="0"/>
          <c:showCatName val="0"/>
          <c:showSerName val="0"/>
          <c:showPercent val="0"/>
          <c:showBubbleSize val="0"/>
        </c:dLbls>
        <c:marker val="1"/>
        <c:smooth val="0"/>
        <c:axId val="513100960"/>
        <c:axId val="513098664"/>
      </c:lineChart>
      <c:catAx>
        <c:axId val="453587528"/>
        <c:scaling>
          <c:orientation val="minMax"/>
        </c:scaling>
        <c:delete val="0"/>
        <c:axPos val="b"/>
        <c:majorGridlines>
          <c:spPr>
            <a:ln w="9525" cap="flat" cmpd="sng" algn="ctr">
              <a:solidFill>
                <a:schemeClr val="tx1">
                  <a:lumMod val="15000"/>
                  <a:lumOff val="85000"/>
                </a:schemeClr>
              </a:solidFill>
              <a:round/>
            </a:ln>
            <a:effectLst/>
          </c:spPr>
        </c:majorGridlines>
        <c:numFmt formatCode="h:mm"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8840"/>
        <c:crosses val="autoZero"/>
        <c:auto val="1"/>
        <c:lblAlgn val="ctr"/>
        <c:lblOffset val="100"/>
        <c:noMultiLvlLbl val="0"/>
      </c:catAx>
      <c:valAx>
        <c:axId val="45358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nut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587528"/>
        <c:crosses val="autoZero"/>
        <c:crossBetween val="between"/>
      </c:valAx>
      <c:valAx>
        <c:axId val="5130986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100960"/>
        <c:crosses val="max"/>
        <c:crossBetween val="between"/>
      </c:valAx>
      <c:catAx>
        <c:axId val="513100960"/>
        <c:scaling>
          <c:orientation val="minMax"/>
        </c:scaling>
        <c:delete val="1"/>
        <c:axPos val="b"/>
        <c:numFmt formatCode="h:mm" sourceLinked="1"/>
        <c:majorTickMark val="out"/>
        <c:minorTickMark val="none"/>
        <c:tickLblPos val="nextTo"/>
        <c:crossAx val="513098664"/>
        <c:crosses val="autoZero"/>
        <c:auto val="1"/>
        <c:lblAlgn val="ctr"/>
        <c:lblOffset val="100"/>
        <c:noMultiLvlLbl val="0"/>
      </c:catAx>
      <c:spPr>
        <a:noFill/>
        <a:ln>
          <a:noFill/>
        </a:ln>
        <a:effectLst/>
      </c:spPr>
    </c:plotArea>
    <c:legend>
      <c:legendPos val="b"/>
      <c:layout>
        <c:manualLayout>
          <c:xMode val="edge"/>
          <c:yMode val="edge"/>
          <c:x val="8.7854330708661402E-2"/>
          <c:y val="0.88813998434746144"/>
          <c:w val="0.90833005249343834"/>
          <c:h val="0.11054065542578385"/>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7F7F0-1657-466A-AE7B-C260BAD66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6</TotalTime>
  <Pages>26</Pages>
  <Words>18334</Words>
  <Characters>104509</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98</cp:revision>
  <cp:lastPrinted>2019-03-29T20:31:00Z</cp:lastPrinted>
  <dcterms:created xsi:type="dcterms:W3CDTF">2019-09-12T21:31:00Z</dcterms:created>
  <dcterms:modified xsi:type="dcterms:W3CDTF">2019-10-02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